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83277607"/>
      <w:bookmarkStart w:id="5" w:name="_Toc164800994"/>
      <w:bookmarkStart w:id="6" w:name="_Toc168903259"/>
      <w:r w:rsidRPr="00EA682C">
        <w:lastRenderedPageBreak/>
        <w:t>Spis treści</w:t>
      </w:r>
      <w:bookmarkEnd w:id="1"/>
      <w:bookmarkEnd w:id="2"/>
      <w:bookmarkEnd w:id="3"/>
      <w:bookmarkEnd w:id="4"/>
    </w:p>
    <w:p w14:paraId="37AC95E3" w14:textId="52257CF9" w:rsidR="00E7037A" w:rsidRDefault="00C23BC1">
      <w:pPr>
        <w:pStyle w:val="TOC1"/>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E7037A">
        <w:rPr>
          <w:noProof/>
        </w:rPr>
        <w:t>Spis treści</w:t>
      </w:r>
      <w:r w:rsidR="00E7037A">
        <w:rPr>
          <w:noProof/>
        </w:rPr>
        <w:tab/>
      </w:r>
      <w:r w:rsidR="00E7037A">
        <w:rPr>
          <w:noProof/>
        </w:rPr>
        <w:fldChar w:fldCharType="begin"/>
      </w:r>
      <w:r w:rsidR="00E7037A">
        <w:rPr>
          <w:noProof/>
        </w:rPr>
        <w:instrText xml:space="preserve"> PAGEREF _Toc183277607 \h </w:instrText>
      </w:r>
      <w:r w:rsidR="00E7037A">
        <w:rPr>
          <w:noProof/>
        </w:rPr>
      </w:r>
      <w:r w:rsidR="00E7037A">
        <w:rPr>
          <w:noProof/>
        </w:rPr>
        <w:fldChar w:fldCharType="separate"/>
      </w:r>
      <w:r w:rsidR="00E64BAC">
        <w:rPr>
          <w:noProof/>
        </w:rPr>
        <w:t>2</w:t>
      </w:r>
      <w:r w:rsidR="00E7037A">
        <w:rPr>
          <w:noProof/>
        </w:rPr>
        <w:fldChar w:fldCharType="end"/>
      </w:r>
    </w:p>
    <w:p w14:paraId="72FEF76F" w14:textId="1DCFDB8F" w:rsidR="00E7037A" w:rsidRDefault="00E7037A">
      <w:pPr>
        <w:pStyle w:val="TOC1"/>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3277608 \h </w:instrText>
      </w:r>
      <w:r>
        <w:rPr>
          <w:noProof/>
        </w:rPr>
      </w:r>
      <w:r>
        <w:rPr>
          <w:noProof/>
        </w:rPr>
        <w:fldChar w:fldCharType="separate"/>
      </w:r>
      <w:r w:rsidR="00E64BAC">
        <w:rPr>
          <w:noProof/>
        </w:rPr>
        <w:t>3</w:t>
      </w:r>
      <w:r>
        <w:rPr>
          <w:noProof/>
        </w:rPr>
        <w:fldChar w:fldCharType="end"/>
      </w:r>
    </w:p>
    <w:p w14:paraId="3A675E0D" w14:textId="4E41B51C"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3277609 \h </w:instrText>
      </w:r>
      <w:r>
        <w:rPr>
          <w:noProof/>
        </w:rPr>
      </w:r>
      <w:r>
        <w:rPr>
          <w:noProof/>
        </w:rPr>
        <w:fldChar w:fldCharType="separate"/>
      </w:r>
      <w:r w:rsidR="00E64BAC">
        <w:rPr>
          <w:noProof/>
        </w:rPr>
        <w:t>4</w:t>
      </w:r>
      <w:r>
        <w:rPr>
          <w:noProof/>
        </w:rPr>
        <w:fldChar w:fldCharType="end"/>
      </w:r>
    </w:p>
    <w:p w14:paraId="2A8FF4F6" w14:textId="78CE4BC8"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3277610 \h </w:instrText>
      </w:r>
      <w:r>
        <w:rPr>
          <w:noProof/>
        </w:rPr>
      </w:r>
      <w:r>
        <w:rPr>
          <w:noProof/>
        </w:rPr>
        <w:fldChar w:fldCharType="separate"/>
      </w:r>
      <w:r w:rsidR="00E64BAC">
        <w:rPr>
          <w:noProof/>
        </w:rPr>
        <w:t>7</w:t>
      </w:r>
      <w:r>
        <w:rPr>
          <w:noProof/>
        </w:rPr>
        <w:fldChar w:fldCharType="end"/>
      </w:r>
    </w:p>
    <w:p w14:paraId="6FB54BD8" w14:textId="774520D7"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Struktura rozprawy</w:t>
      </w:r>
      <w:r>
        <w:rPr>
          <w:noProof/>
        </w:rPr>
        <w:tab/>
      </w:r>
      <w:r>
        <w:rPr>
          <w:noProof/>
        </w:rPr>
        <w:fldChar w:fldCharType="begin"/>
      </w:r>
      <w:r>
        <w:rPr>
          <w:noProof/>
        </w:rPr>
        <w:instrText xml:space="preserve"> PAGEREF _Toc183277611 \h </w:instrText>
      </w:r>
      <w:r>
        <w:rPr>
          <w:noProof/>
        </w:rPr>
      </w:r>
      <w:r>
        <w:rPr>
          <w:noProof/>
        </w:rPr>
        <w:fldChar w:fldCharType="separate"/>
      </w:r>
      <w:r w:rsidR="00E64BAC">
        <w:rPr>
          <w:noProof/>
        </w:rPr>
        <w:t>7</w:t>
      </w:r>
      <w:r>
        <w:rPr>
          <w:noProof/>
        </w:rPr>
        <w:fldChar w:fldCharType="end"/>
      </w:r>
    </w:p>
    <w:p w14:paraId="192B8C71" w14:textId="3E0148ED"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3277612 \h </w:instrText>
      </w:r>
      <w:r>
        <w:rPr>
          <w:noProof/>
        </w:rPr>
      </w:r>
      <w:r>
        <w:rPr>
          <w:noProof/>
        </w:rPr>
        <w:fldChar w:fldCharType="separate"/>
      </w:r>
      <w:r w:rsidR="00E64BAC">
        <w:rPr>
          <w:noProof/>
        </w:rPr>
        <w:t>13</w:t>
      </w:r>
      <w:r>
        <w:rPr>
          <w:noProof/>
        </w:rPr>
        <w:fldChar w:fldCharType="end"/>
      </w:r>
    </w:p>
    <w:p w14:paraId="36B77EFA" w14:textId="04A5A3C0"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3277613 \h </w:instrText>
      </w:r>
      <w:r>
        <w:rPr>
          <w:noProof/>
        </w:rPr>
      </w:r>
      <w:r>
        <w:rPr>
          <w:noProof/>
        </w:rPr>
        <w:fldChar w:fldCharType="separate"/>
      </w:r>
      <w:r w:rsidR="00E64BAC">
        <w:rPr>
          <w:noProof/>
        </w:rPr>
        <w:t>16</w:t>
      </w:r>
      <w:r>
        <w:rPr>
          <w:noProof/>
        </w:rPr>
        <w:fldChar w:fldCharType="end"/>
      </w:r>
    </w:p>
    <w:p w14:paraId="388F11F1" w14:textId="2B4FEBF6"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3277614 \h </w:instrText>
      </w:r>
      <w:r>
        <w:rPr>
          <w:noProof/>
        </w:rPr>
      </w:r>
      <w:r>
        <w:rPr>
          <w:noProof/>
        </w:rPr>
        <w:fldChar w:fldCharType="separate"/>
      </w:r>
      <w:r w:rsidR="00E64BAC">
        <w:rPr>
          <w:noProof/>
        </w:rPr>
        <w:t>22</w:t>
      </w:r>
      <w:r>
        <w:rPr>
          <w:noProof/>
        </w:rPr>
        <w:fldChar w:fldCharType="end"/>
      </w:r>
    </w:p>
    <w:p w14:paraId="63B00B36" w14:textId="342DE532" w:rsidR="00E7037A" w:rsidRDefault="00E7037A">
      <w:pPr>
        <w:pStyle w:val="TOC1"/>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3277615 \h </w:instrText>
      </w:r>
      <w:r>
        <w:rPr>
          <w:noProof/>
        </w:rPr>
      </w:r>
      <w:r>
        <w:rPr>
          <w:noProof/>
        </w:rPr>
        <w:fldChar w:fldCharType="separate"/>
      </w:r>
      <w:r w:rsidR="00E64BAC">
        <w:rPr>
          <w:noProof/>
        </w:rPr>
        <w:t>26</w:t>
      </w:r>
      <w:r>
        <w:rPr>
          <w:noProof/>
        </w:rPr>
        <w:fldChar w:fldCharType="end"/>
      </w:r>
    </w:p>
    <w:p w14:paraId="73AB0D73" w14:textId="28EBBBF2" w:rsidR="00E7037A" w:rsidRDefault="00E7037A">
      <w:pPr>
        <w:pStyle w:val="TOC1"/>
        <w:rPr>
          <w:rFonts w:asciiTheme="minorHAnsi" w:eastAsiaTheme="minorEastAsia" w:hAnsiTheme="minorHAnsi" w:cstheme="minorBidi"/>
          <w:noProof/>
          <w:kern w:val="2"/>
          <w:sz w:val="22"/>
          <w:lang w:eastAsia="pl-PL"/>
          <w14:ligatures w14:val="standardContextual"/>
        </w:rPr>
      </w:pPr>
      <w:r w:rsidRPr="00C46493">
        <w:rPr>
          <w:noProof/>
        </w:rPr>
        <w:t>Spis literatury</w:t>
      </w:r>
      <w:r>
        <w:rPr>
          <w:noProof/>
        </w:rPr>
        <w:tab/>
      </w:r>
      <w:r>
        <w:rPr>
          <w:noProof/>
        </w:rPr>
        <w:fldChar w:fldCharType="begin"/>
      </w:r>
      <w:r>
        <w:rPr>
          <w:noProof/>
        </w:rPr>
        <w:instrText xml:space="preserve"> PAGEREF _Toc183277616 \h </w:instrText>
      </w:r>
      <w:r>
        <w:rPr>
          <w:noProof/>
        </w:rPr>
      </w:r>
      <w:r>
        <w:rPr>
          <w:noProof/>
        </w:rPr>
        <w:fldChar w:fldCharType="separate"/>
      </w:r>
      <w:r w:rsidR="00E64BAC">
        <w:rPr>
          <w:noProof/>
        </w:rPr>
        <w:t>30</w:t>
      </w:r>
      <w:r>
        <w:rPr>
          <w:noProof/>
        </w:rPr>
        <w:fldChar w:fldCharType="end"/>
      </w:r>
    </w:p>
    <w:p w14:paraId="4A7762A3" w14:textId="042FF821" w:rsidR="00442234" w:rsidRPr="00281B1D" w:rsidRDefault="00C23BC1" w:rsidP="00C23BC1">
      <w:r>
        <w:rPr>
          <w:lang w:val="en-GB"/>
        </w:rPr>
        <w:fldChar w:fldCharType="end"/>
      </w:r>
    </w:p>
    <w:p w14:paraId="0C953A2B" w14:textId="77777777" w:rsidR="00442234" w:rsidRPr="00281B1D" w:rsidRDefault="00442234">
      <w:pPr>
        <w:spacing w:before="0" w:line="240" w:lineRule="auto"/>
        <w:ind w:firstLine="0"/>
        <w:jc w:val="left"/>
      </w:pPr>
      <w:r w:rsidRPr="00281B1D">
        <w:br w:type="page"/>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3277608"/>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Pr="00281B1D" w:rsidRDefault="00923E79" w:rsidP="00923E79">
      <w:pPr>
        <w:spacing w:before="0" w:line="240" w:lineRule="auto"/>
        <w:ind w:firstLine="0"/>
        <w:jc w:val="left"/>
        <w:sectPr w:rsidR="00923E79" w:rsidRPr="00281B1D" w:rsidSect="00923E79">
          <w:footerReference w:type="default" r:id="rId11"/>
          <w:pgSz w:w="11906" w:h="16838"/>
          <w:pgMar w:top="1417" w:right="1417" w:bottom="1417" w:left="1417" w:header="708" w:footer="708" w:gutter="0"/>
          <w:cols w:space="708"/>
          <w:docGrid w:linePitch="360"/>
        </w:sectPr>
      </w:pPr>
      <w:bookmarkStart w:id="13" w:name="_Toc164800997"/>
      <w:bookmarkStart w:id="14" w:name="_Toc168903261"/>
      <w:bookmarkEnd w:id="5"/>
      <w:bookmarkEnd w:id="6"/>
    </w:p>
    <w:p w14:paraId="2DC4120D" w14:textId="77777777" w:rsidR="00B1036C" w:rsidRDefault="00B1036C" w:rsidP="00B1036C">
      <w:pPr>
        <w:pStyle w:val="Heading1"/>
        <w:spacing w:after="240"/>
      </w:pPr>
      <w:bookmarkStart w:id="15" w:name="_Toc183277609"/>
      <w:r>
        <w:lastRenderedPageBreak/>
        <w:t>Uzasadnienie wyboru tematu i główny cel rozprawy</w:t>
      </w:r>
      <w:bookmarkEnd w:id="15"/>
    </w:p>
    <w:p w14:paraId="55F53C30" w14:textId="1526BC7D" w:rsidR="00B1036C" w:rsidRPr="003077E3" w:rsidRDefault="00B1036C" w:rsidP="005B6E3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4465F11A"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pomiaru jakości z</w:t>
      </w:r>
      <w:r>
        <w:t> </w:t>
      </w:r>
      <w:r w:rsidRPr="00C8593F">
        <w:t>punktu widzenia interesariuszy do doskonalenia systemów zarządzania jakością uczelni ze szczególnym uwzględnieniem uczelni technicznych.</w:t>
      </w:r>
    </w:p>
    <w:p w14:paraId="38FC3A6C" w14:textId="10C42D71"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specyficznego </w:t>
      </w:r>
      <w:r w:rsidR="003F7E89">
        <w:t>dla</w:t>
      </w:r>
      <w:r w:rsidRPr="00C8593F">
        <w:t xml:space="preserve">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satys</w:t>
      </w:r>
      <w:r w:rsidRPr="00C8593F">
        <w:lastRenderedPageBreak/>
        <w:t xml:space="preserve">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 xml:space="preserve">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3AEF7406"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w:t>
      </w:r>
      <w:r w:rsidR="00056634">
        <w:t xml:space="preserve"> </w:t>
      </w:r>
      <w:r w:rsidR="00056634">
        <w:fldChar w:fldCharType="begin"/>
      </w:r>
      <w:r w:rsidR="00056634">
        <w:instrText xml:space="preserve"> REF _Ref183082142 \h </w:instrText>
      </w:r>
      <w:r w:rsidR="00056634">
        <w:fldChar w:fldCharType="separate"/>
      </w:r>
      <w:r w:rsidR="00E64BAC">
        <w:t xml:space="preserve">Rysunek </w:t>
      </w:r>
      <w:r w:rsidR="00E64BAC">
        <w:rPr>
          <w:noProof/>
        </w:rPr>
        <w:t>2</w:t>
      </w:r>
      <w:r w:rsidR="00056634">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w:t>
      </w:r>
      <w:r w:rsidR="003F7E89">
        <w:t>,</w:t>
      </w:r>
      <w:r>
        <w:t xml:space="preserve"> stawiające przed zarządzającymi uczelniami ogromne wyzwania. W związku z tym badania w niniejszej pracy</w:t>
      </w:r>
      <w:r w:rsidR="003F7E89">
        <w:t>,</w:t>
      </w:r>
      <w:r>
        <w:t xml:space="preserve"> osadzone</w:t>
      </w:r>
      <w:r w:rsidR="003F7E89">
        <w:t>j</w:t>
      </w:r>
      <w:r>
        <w:t xml:space="preserve"> w zakresie teorii zarzadzania jakością oraz menedżerskich teorii interesariuszy</w:t>
      </w:r>
      <w:r w:rsidR="003F7E89">
        <w:t>,</w:t>
      </w:r>
      <w:r>
        <w:t xml:space="preserve"> wydają się dawać nadzieję na zaproponowanie narzędzi pozwalających na godzenie istniejących sprzeczności i skuteczne przewodzenie tak złożonym organizacjom</w:t>
      </w:r>
      <w:r w:rsidR="003F7E89">
        <w:t>,</w:t>
      </w:r>
      <w:r>
        <w:t xml:space="preserve">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46370256" w14:textId="77777777" w:rsidR="003377B6" w:rsidRDefault="003377B6">
      <w:pPr>
        <w:spacing w:before="0" w:line="240" w:lineRule="auto"/>
        <w:ind w:firstLine="0"/>
        <w:jc w:val="left"/>
      </w:pPr>
      <w:r>
        <w:br w:type="page"/>
      </w:r>
    </w:p>
    <w:p w14:paraId="5B5BC68A" w14:textId="29EB62B8" w:rsidR="00B1036C" w:rsidRDefault="00B1036C" w:rsidP="00B1036C">
      <w:pPr>
        <w:ind w:firstLine="0"/>
        <w:rPr>
          <w:bCs/>
        </w:rPr>
      </w:pPr>
      <w:r>
        <w:lastRenderedPageBreak/>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1E682647">
            <wp:extent cx="4117965" cy="198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4117965" cy="1980000"/>
                    </a:xfrm>
                    <a:prstGeom prst="rect">
                      <a:avLst/>
                    </a:prstGeom>
                  </pic:spPr>
                </pic:pic>
              </a:graphicData>
            </a:graphic>
          </wp:inline>
        </w:drawing>
      </w:r>
    </w:p>
    <w:p w14:paraId="30E86A21" w14:textId="2C8CC1CD" w:rsidR="00B1036C" w:rsidRPr="008D38B6" w:rsidRDefault="00B1036C" w:rsidP="00B1036C">
      <w:pPr>
        <w:pStyle w:val="Tytutabeli"/>
      </w:pPr>
      <w:bookmarkStart w:id="16" w:name="_Toc182909997"/>
      <w:bookmarkStart w:id="17" w:name="_Toc183082908"/>
      <w:r>
        <w:t xml:space="preserve">Rysunek </w:t>
      </w:r>
      <w:fldSimple w:instr=" SEQ Rysunek \* ARABIC ">
        <w:r w:rsidR="00E64BAC">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6"/>
      <w:bookmarkEnd w:id="17"/>
      <w:r>
        <w:fldChar w:fldCharType="end"/>
      </w:r>
    </w:p>
    <w:p w14:paraId="5F3C3D57" w14:textId="2424B8A6"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W odniesieniu do uniwersytetów, a w szczególności do polskich publicznych uczelni technicznych</w:t>
      </w:r>
      <w:r w:rsidR="003F7E89">
        <w:t>,</w:t>
      </w:r>
      <w:r>
        <w:t xml:space="preserve">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w:t>
      </w:r>
      <w:r w:rsidR="003F7E89">
        <w:t>,</w:t>
      </w:r>
      <w:r w:rsidRPr="0004095D">
        <w:t xml:space="preserve"> można mieć w</w:t>
      </w:r>
      <w:r>
        <w:t>ątpliwości, czy ta zmiana się rzeczywiście już dokonała, ale niewątpliwie wydaje się ona nieuchronna.</w:t>
      </w:r>
    </w:p>
    <w:p w14:paraId="250A2C24" w14:textId="0A242E93" w:rsidR="00B1036C" w:rsidRDefault="00B1036C" w:rsidP="00B1036C">
      <w:r>
        <w:lastRenderedPageBreak/>
        <w:t xml:space="preserve">Zarządzanie jakością współcześnie stało się standardem w odniesieniu do wielu branż. Jest to obszar tak istotny, </w:t>
      </w:r>
      <w:r w:rsidR="003F7E89">
        <w:t>gdyż jest</w:t>
      </w:r>
      <w:r>
        <w:t xml:space="preserv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w:t>
      </w:r>
    </w:p>
    <w:p w14:paraId="2C03FFAE" w14:textId="180F26B7" w:rsidR="00CA5D5E" w:rsidRDefault="006515DA" w:rsidP="00CA5D5E">
      <w:pPr>
        <w:pStyle w:val="Heading1"/>
      </w:pPr>
      <w:bookmarkStart w:id="18" w:name="_Toc183277610"/>
      <w:r>
        <w:t xml:space="preserve">Pytania badawcze i </w:t>
      </w:r>
      <w:r w:rsidR="00135099">
        <w:t>h</w:t>
      </w:r>
      <w:r>
        <w:t>ipotezy</w:t>
      </w:r>
      <w:bookmarkEnd w:id="18"/>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ListParagraph"/>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ListParagraph"/>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ListParagraph"/>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ListParagraph"/>
        <w:numPr>
          <w:ilvl w:val="0"/>
          <w:numId w:val="45"/>
        </w:numPr>
        <w:ind w:left="284" w:hanging="284"/>
      </w:pPr>
      <w:r>
        <w:t xml:space="preserve">Czy usługi publicznych uczelni technicznych są oceniane wyżej niż wyniki pozostałych polskich </w:t>
      </w:r>
      <w:r w:rsidRPr="007B3850">
        <w:t>uczelni?</w:t>
      </w:r>
    </w:p>
    <w:p w14:paraId="7599049D" w14:textId="0393BF8F" w:rsidR="00CA5D5E" w:rsidRPr="007B3850" w:rsidRDefault="003F7E89" w:rsidP="00CA5D5E">
      <w:r w:rsidRPr="003F7E89">
        <w:t>W celu przybliżenia odpowiedzi na powyższe pytania postawiono</w:t>
      </w:r>
      <w:r>
        <w:t>,</w:t>
      </w:r>
      <w:r w:rsidRPr="003F7E89">
        <w:t xml:space="preserve"> na podstawie przeprowadzonych badań literatury oraz badań jakościowych</w:t>
      </w:r>
      <w:r>
        <w:t>,</w:t>
      </w:r>
      <w:r w:rsidRPr="003F7E89">
        <w:t xml:space="preserve"> następujące </w:t>
      </w:r>
      <w:r w:rsidRPr="003F7E89">
        <w:rPr>
          <w:b/>
          <w:bCs/>
        </w:rPr>
        <w:t>hipotezy</w:t>
      </w:r>
      <w:r w:rsidR="00CA5D5E" w:rsidRPr="007B3850">
        <w:t>:</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6F882D8B" w14:textId="5C78BC0E" w:rsidR="00CA5D5E" w:rsidRDefault="00FC6E7C" w:rsidP="00CA5D5E">
      <w:pPr>
        <w:pStyle w:val="Heading1"/>
      </w:pPr>
      <w:bookmarkStart w:id="19" w:name="_Toc183277611"/>
      <w:r>
        <w:t>Struktura</w:t>
      </w:r>
      <w:r w:rsidR="00CA5D5E">
        <w:t xml:space="preserve"> rozprawy</w:t>
      </w:r>
      <w:bookmarkEnd w:id="19"/>
    </w:p>
    <w:p w14:paraId="77948F24" w14:textId="697EB183" w:rsidR="00D256F3" w:rsidRPr="0004095D" w:rsidRDefault="00D256F3" w:rsidP="00D256F3">
      <w:r>
        <w:t xml:space="preserve">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w:t>
      </w:r>
      <w:r w:rsidR="003F7E89">
        <w:t>i</w:t>
      </w:r>
      <w:r>
        <w:t xml:space="preserve"> ilościowych. W trzecim rozdziale zaprezentowano i omówiono autorską propozycję utylitarnego rozwiązania wynikającego z przeprowadzonych badań.</w:t>
      </w:r>
    </w:p>
    <w:p w14:paraId="5A59373B" w14:textId="43AF73D0" w:rsidR="00D256F3" w:rsidRPr="009B4AA9" w:rsidRDefault="00D256F3" w:rsidP="00D256F3">
      <w:r w:rsidRPr="009B4AA9">
        <w:lastRenderedPageBreak/>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w:t>
      </w:r>
      <w:r w:rsidR="003F7E89">
        <w:t>e</w:t>
      </w:r>
      <w:r w:rsidRPr="009B4AA9">
        <w:t xml:space="preserve"> </w:t>
      </w:r>
      <w:r>
        <w:t>w</w:t>
      </w:r>
      <w:r w:rsidRPr="009B4AA9">
        <w:t xml:space="preserve"> autorskim </w:t>
      </w:r>
      <w:r>
        <w:t>opracowaniu</w:t>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r w:rsidR="00914FBF">
        <w:t>,</w:t>
      </w:r>
      <w:r>
        <w:t xml:space="preserve"> </w:t>
      </w:r>
      <w:r w:rsidRPr="009B4AA9">
        <w:t xml:space="preserve">prezentując cechy różnych koncepcji uniwersytetów (liberalny, przedsiębiorczy, społecznie odpowiedzialny), gdyż są one zauważalne na uczelniach publicznych w Polsc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w:t>
      </w:r>
      <w:r w:rsidR="00914FBF">
        <w:t>,</w:t>
      </w:r>
      <w:r>
        <w:t xml:space="preserve">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w:t>
      </w:r>
    </w:p>
    <w:p w14:paraId="2BA8AF59" w14:textId="524AA1F8" w:rsidR="00D256F3" w:rsidRPr="009B4AA9" w:rsidRDefault="00D256F3" w:rsidP="00D256F3">
      <w:r w:rsidRPr="009B4AA9">
        <w:t>W kolejnym podrozdziale (</w:t>
      </w:r>
      <w:r w:rsidR="00B1036C">
        <w:t>1.2</w:t>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xml:space="preserve">).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w:t>
      </w:r>
      <w:r w:rsidRPr="009B4AA9">
        <w:lastRenderedPageBreak/>
        <w:t>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w:t>
      </w:r>
      <w:r w:rsidR="00143AF4">
        <w:t> </w:t>
      </w:r>
      <w:r w:rsidRPr="009B4AA9">
        <w:t>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w:t>
      </w:r>
      <w:r w:rsidR="00143AF4">
        <w:t> </w:t>
      </w:r>
      <w:r w:rsidRPr="009B4AA9">
        <w:t>większymi szansami na zatrudnienie na lepszych stanowiskach. Natomiast wydaje się, że trendy w</w:t>
      </w:r>
      <w:r w:rsidR="00143AF4">
        <w:t> </w:t>
      </w:r>
      <w:r w:rsidRPr="009B4AA9">
        <w:t>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w:t>
      </w:r>
      <w:r w:rsidR="00143AF4">
        <w:t> </w:t>
      </w:r>
      <w:r w:rsidRPr="009B4AA9">
        <w:t xml:space="preserve">poziomie wyzwań dla kierownictwa. Wynika to przede wszystkim z bardzo złożonego środowiska relacji uniwersytetu.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395D7B29"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w:t>
      </w:r>
      <w:r w:rsidR="00143AF4">
        <w:t> </w:t>
      </w:r>
      <w:r w:rsidRPr="009B4AA9">
        <w:t>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w:t>
      </w:r>
      <w:r w:rsidRPr="009B4AA9">
        <w:lastRenderedPageBreak/>
        <w:t>najbardziej znanych rankingów globalnych. Omówiono też szczegóły metodologii najbardziej uznanego w</w:t>
      </w:r>
      <w:r>
        <w:t> </w:t>
      </w:r>
      <w:r w:rsidRPr="009B4AA9">
        <w:t>Polsce rankingu magazynu Perspektywy o bardzo rozbudowanej strukturze pomiaru.</w:t>
      </w:r>
    </w:p>
    <w:p w14:paraId="33F4735A" w14:textId="4AA418BF"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Przeanalizowano poziom dojrzałości metod odnoszących się do doskonalenia jakości implementowanych jako obligatoryjne na polskich uczelniach, co wprost wynika z</w:t>
      </w:r>
      <w:r w:rsidR="00143AF4">
        <w:t> </w:t>
      </w:r>
      <w:r w:rsidRPr="009B4AA9">
        <w:t xml:space="preserve">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zostały omówione wymagania wobec liderów organizacji. Analizy te pozwoliły nie tylko na podkreślenie znaczenia kierownictwa uczelni dla doskonalenia jakości, ale również na omówienie ugruntowanych w</w:t>
      </w:r>
      <w:r w:rsidR="00143AF4">
        <w:t> </w:t>
      </w:r>
      <w:r w:rsidRPr="009B4AA9">
        <w:t xml:space="preserve">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7DA58FE5"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oraz zaprezentowano propozycję kategoryzacji tych grup do rodzajów wg typologii Mitchella.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i rekomendacji dotyczą</w:t>
      </w:r>
      <w:r w:rsidRPr="009B4AA9">
        <w:lastRenderedPageBreak/>
        <w:t>cych kształtowania relacji z nimi oraz metod i kanałów komunikacji z interesariuszami.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Ponadto zaprezentowano autorską propozycję modelu relacji wybranych czynników jakości usług uczelni technicznej związanych z satysfakcją interesariuszy</w:t>
      </w:r>
      <w:r>
        <w:t>,</w:t>
      </w:r>
      <w:r w:rsidRPr="009B4AA9">
        <w:t xml:space="preserve"> stanowiąc</w:t>
      </w:r>
      <w:r w:rsidR="00914FBF">
        <w:t>ą</w:t>
      </w:r>
      <w:r w:rsidRPr="009B4AA9">
        <w:t xml:space="preserve">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538E4597" w:rsidR="00D256F3" w:rsidRPr="009B4AA9" w:rsidRDefault="00D256F3" w:rsidP="00D256F3">
      <w:r w:rsidRPr="00C84CD9">
        <w:t xml:space="preserve">Rozdział </w:t>
      </w:r>
      <w:r w:rsidR="00C84CD9" w:rsidRPr="00C84CD9">
        <w:t>2</w:t>
      </w:r>
      <w:r w:rsidR="00C84CD9">
        <w:t xml:space="preserve"> </w:t>
      </w:r>
      <w:r w:rsidRPr="009B4AA9">
        <w:t>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426612D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w:t>
      </w:r>
      <w:r w:rsidR="00143AF4">
        <w:t> </w:t>
      </w:r>
      <w:r w:rsidRPr="009B4AA9">
        <w:t>reprezentatywności badania w odniesieniu do docelowej grupy badanej (interesariusze polskich uczelni technicznych). W kolejnym podrozdziale (</w:t>
      </w:r>
      <w:r w:rsidR="00AB1499">
        <w:t>2.2.3</w:t>
      </w:r>
      <w:r w:rsidRPr="009B4AA9">
        <w:t xml:space="preserve">) zaprezentowano więc przykład procedury służącej wyliczeniu wskaźników satysfakcji interesariuszy (SSI) przy wykorzystaniu pozyskanych danych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EB11C9F"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w:t>
      </w:r>
      <w:r w:rsidRPr="009B4AA9">
        <w:lastRenderedPageBreak/>
        <w:t>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w:t>
      </w:r>
      <w:r w:rsidR="00143AF4">
        <w:t> </w:t>
      </w:r>
      <w:r w:rsidRPr="009B4AA9">
        <w:t>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w:t>
      </w:r>
      <w:r w:rsidR="00143AF4">
        <w:t> </w:t>
      </w:r>
      <w:r w:rsidRPr="009B4AA9">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69F758B6" w14:textId="42249696" w:rsidR="00442234" w:rsidRDefault="00D256F3" w:rsidP="00442234">
      <w:r>
        <w:t>W rozdziale</w:t>
      </w:r>
      <w:r w:rsidR="00C84CD9">
        <w:t xml:space="preserve"> 3</w:t>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C84CD9">
        <w:t xml:space="preserve">3.1 </w:t>
      </w:r>
      <w:r>
        <w:t xml:space="preserve">zaprezentowano zarówno strukturę głównych elementów </w:t>
      </w:r>
      <w:r w:rsidR="00914FBF">
        <w:t>m</w:t>
      </w:r>
      <w:r>
        <w:t>odelu, jak i strukturę wszystkich etapów szczegółowych z szerokim ich omówieniem. Prezentacja struktury szczegółowej została wykonana w odniesieniu do 4 faz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xml:space="preserve">) przeanalizowano relacje i odniesienia poszczególnych etapów </w:t>
      </w:r>
      <w:r w:rsidR="00914FBF">
        <w:t>m</w:t>
      </w:r>
      <w:r>
        <w:t>odelu do wymagań normy ISO 21001:2018 jako aktualnie najobszerniejszy i powszechnie uznany zakres wymagań dla dojrzałego systemu za</w:t>
      </w:r>
      <w:r>
        <w:lastRenderedPageBreak/>
        <w:t>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Heading1"/>
      </w:pPr>
      <w:bookmarkStart w:id="20" w:name="_Toc183277612"/>
      <w:r>
        <w:t>Wybrane wyniki z badania literatury</w:t>
      </w:r>
      <w:bookmarkEnd w:id="20"/>
    </w:p>
    <w:p w14:paraId="0AE10200" w14:textId="25675FC6" w:rsidR="00B150ED" w:rsidRPr="00233788" w:rsidRDefault="00D256F3" w:rsidP="00B150ED">
      <w:r w:rsidRPr="00233788">
        <w:t xml:space="preserve">Współczesne uniwersytety europejskie są spadkobiercami wielowiekowych tradycji. 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w:t>
      </w:r>
      <w:r w:rsidR="00F74E61">
        <w:t>Współcześnie polskie uczelnie są pod wpływem 3 koncepcji tego</w:t>
      </w:r>
      <w:r w:rsidR="00914FBF">
        <w:t>,</w:t>
      </w:r>
      <w:r w:rsidR="00F74E61">
        <w:t xml:space="preserve"> czym powinien być uniwersytet. Koncepcje te zostały przedstawione w formie diagramu (</w:t>
      </w:r>
      <w:r w:rsidR="004C7234">
        <w:fldChar w:fldCharType="begin"/>
      </w:r>
      <w:r w:rsidR="004C7234">
        <w:instrText xml:space="preserve"> REF _Ref183082142 \h </w:instrText>
      </w:r>
      <w:r w:rsidR="004C7234">
        <w:fldChar w:fldCharType="separate"/>
      </w:r>
      <w:r w:rsidR="00E64BAC">
        <w:t xml:space="preserve">Rysunek </w:t>
      </w:r>
      <w:r w:rsidR="00E64BAC">
        <w:rPr>
          <w:noProof/>
        </w:rPr>
        <w:t>2</w:t>
      </w:r>
      <w:r w:rsidR="004C7234">
        <w:fldChar w:fldCharType="end"/>
      </w:r>
      <w:r w:rsidR="00F74E61">
        <w:t>).</w:t>
      </w:r>
      <w:r w:rsidR="00056634">
        <w:t xml:space="preserve"> D</w:t>
      </w:r>
      <w:r w:rsidR="004C7234" w:rsidRPr="00233788">
        <w:t xml:space="preserve">roga od modelu uniwersytetu liberalnego do pozostałych dwóch jest znacznie dalsza i oznacza niemal całkowitą zmianę zasad funkcjonowania uczelni. W Polsce zmiany organizacyjne na uczelniach odznaczały się dynamiką znacznie odmienną </w:t>
      </w:r>
      <w:r w:rsidR="004C7234">
        <w:t xml:space="preserve">od </w:t>
      </w:r>
      <w:r w:rsidR="004C7234" w:rsidRPr="00233788">
        <w:t>zmian w krajach Europy zachodniej i w Stanach Zjednoczonych. Punktem zwrotnym, podobnie jak dla całej gospodarki</w:t>
      </w:r>
      <w:r w:rsidR="004C7234">
        <w:t>,</w:t>
      </w:r>
      <w:r w:rsidR="004C7234" w:rsidRPr="00233788">
        <w:t xml:space="preserve"> był rok 1989. Od tego bowiem czasu nastąpił gwałtowny rozwój szkolnictwa prywatnego. </w:t>
      </w:r>
      <w:r w:rsidR="004C7234">
        <w:t>Również od tego czasu polskie uczelnie</w:t>
      </w:r>
      <w:r w:rsidR="004C7234" w:rsidRPr="00233788">
        <w:t xml:space="preserve"> </w:t>
      </w:r>
      <w:r w:rsidR="004C7234">
        <w:t>podlegają w praktyce ciągłym zmianom reguł gry. Jednocześnie nadal bez wątpienia pozycja polskich uczelni w świecie globalnej nauki wskazuje na pilną potrzebę poprawy.</w:t>
      </w:r>
      <w:r w:rsidR="00056634">
        <w:t xml:space="preserve"> </w:t>
      </w:r>
    </w:p>
    <w:tbl>
      <w:tblPr>
        <w:tblStyle w:val="TableGridLight"/>
        <w:tblW w:w="8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2551"/>
      </w:tblGrid>
      <w:tr w:rsidR="00B150ED" w:rsidRPr="00233788" w14:paraId="64D3207B" w14:textId="77777777" w:rsidTr="005118BC">
        <w:trPr>
          <w:trHeight w:val="766"/>
        </w:trPr>
        <w:tc>
          <w:tcPr>
            <w:tcW w:w="6345" w:type="dxa"/>
            <w:vMerge w:val="restart"/>
            <w:noWrap/>
          </w:tcPr>
          <w:p w14:paraId="75167EC8" w14:textId="77777777" w:rsidR="00B150ED" w:rsidRPr="00233788" w:rsidRDefault="00B150ED" w:rsidP="005118BC">
            <w:pPr>
              <w:keepNext/>
              <w:ind w:firstLine="0"/>
              <w:jc w:val="center"/>
              <w:rPr>
                <w:rFonts w:eastAsiaTheme="majorEastAsia" w:cstheme="majorBidi"/>
                <w:sz w:val="22"/>
                <w:lang w:bidi="en-US"/>
              </w:rPr>
            </w:pPr>
            <w:r>
              <w:rPr>
                <w:noProof/>
              </w:rPr>
              <w:drawing>
                <wp:inline distT="0" distB="0" distL="0" distR="0" wp14:anchorId="6EB351D8" wp14:editId="7057C467">
                  <wp:extent cx="3755232" cy="2304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b="7486"/>
                          <a:stretch/>
                        </pic:blipFill>
                        <pic:spPr bwMode="auto">
                          <a:xfrm>
                            <a:off x="0" y="0"/>
                            <a:ext cx="3755232" cy="23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1" w:type="dxa"/>
          </w:tcPr>
          <w:p w14:paraId="7B0AB51D" w14:textId="77777777" w:rsidR="00B150ED" w:rsidRPr="00233788" w:rsidRDefault="00B150ED" w:rsidP="005118BC">
            <w:pPr>
              <w:keepNext/>
              <w:ind w:firstLine="0"/>
              <w:jc w:val="center"/>
            </w:pPr>
            <w:r w:rsidRPr="00FA3FDC">
              <w:rPr>
                <w:b/>
                <w:bCs/>
                <w:sz w:val="16"/>
                <w:szCs w:val="16"/>
              </w:rPr>
              <w:t>SR</w:t>
            </w:r>
            <w:r w:rsidRPr="00C219F2">
              <w:rPr>
                <w:sz w:val="16"/>
                <w:szCs w:val="16"/>
              </w:rPr>
              <w:t xml:space="preserve"> (</w:t>
            </w:r>
            <w:proofErr w:type="spellStart"/>
            <w:r w:rsidRPr="00C219F2">
              <w:rPr>
                <w:i/>
                <w:iCs/>
                <w:sz w:val="16"/>
                <w:szCs w:val="16"/>
              </w:rPr>
              <w:t>state</w:t>
            </w:r>
            <w:proofErr w:type="spellEnd"/>
            <w:r w:rsidRPr="00C219F2">
              <w:rPr>
                <w:i/>
                <w:iCs/>
                <w:sz w:val="16"/>
                <w:szCs w:val="16"/>
              </w:rPr>
              <w:t xml:space="preserve"> </w:t>
            </w:r>
            <w:proofErr w:type="spellStart"/>
            <w:r w:rsidRPr="00C219F2">
              <w:rPr>
                <w:i/>
                <w:iCs/>
                <w:sz w:val="16"/>
                <w:szCs w:val="16"/>
              </w:rPr>
              <w:t>regulations</w:t>
            </w:r>
            <w:proofErr w:type="spellEnd"/>
            <w:r w:rsidRPr="00C219F2">
              <w:rPr>
                <w:sz w:val="16"/>
                <w:szCs w:val="16"/>
              </w:rPr>
              <w:t xml:space="preserve">) </w:t>
            </w:r>
            <w:r>
              <w:rPr>
                <w:sz w:val="16"/>
                <w:szCs w:val="16"/>
              </w:rPr>
              <w:br/>
            </w:r>
            <w:r w:rsidRPr="00C219F2">
              <w:rPr>
                <w:sz w:val="16"/>
                <w:szCs w:val="16"/>
              </w:rPr>
              <w:t>regulacje prawne</w:t>
            </w:r>
          </w:p>
        </w:tc>
      </w:tr>
      <w:tr w:rsidR="00B150ED" w:rsidRPr="00233788" w14:paraId="644A006E" w14:textId="77777777" w:rsidTr="005118BC">
        <w:trPr>
          <w:trHeight w:val="767"/>
        </w:trPr>
        <w:tc>
          <w:tcPr>
            <w:tcW w:w="6345" w:type="dxa"/>
            <w:vMerge/>
            <w:noWrap/>
          </w:tcPr>
          <w:p w14:paraId="1291EDC5" w14:textId="77777777" w:rsidR="00B150ED" w:rsidRDefault="00B150ED" w:rsidP="005118BC">
            <w:pPr>
              <w:keepNext/>
              <w:ind w:firstLine="0"/>
              <w:jc w:val="center"/>
              <w:rPr>
                <w:noProof/>
              </w:rPr>
            </w:pPr>
          </w:p>
        </w:tc>
        <w:tc>
          <w:tcPr>
            <w:tcW w:w="2551" w:type="dxa"/>
          </w:tcPr>
          <w:p w14:paraId="035B654E" w14:textId="77777777" w:rsidR="00B150ED" w:rsidRPr="00C219F2" w:rsidRDefault="00B150ED" w:rsidP="005118BC">
            <w:pPr>
              <w:keepNext/>
              <w:ind w:firstLine="0"/>
              <w:jc w:val="center"/>
            </w:pPr>
            <w:r w:rsidRPr="00C219F2">
              <w:rPr>
                <w:b/>
                <w:bCs/>
                <w:sz w:val="16"/>
                <w:szCs w:val="16"/>
              </w:rPr>
              <w:t>AG</w:t>
            </w:r>
            <w:r w:rsidRPr="00C219F2">
              <w:rPr>
                <w:sz w:val="16"/>
                <w:szCs w:val="16"/>
              </w:rPr>
              <w:t xml:space="preserve"> (</w:t>
            </w:r>
            <w:proofErr w:type="spellStart"/>
            <w:r w:rsidRPr="00C219F2">
              <w:rPr>
                <w:i/>
                <w:iCs/>
                <w:sz w:val="16"/>
                <w:szCs w:val="16"/>
              </w:rPr>
              <w:t>academic</w:t>
            </w:r>
            <w:proofErr w:type="spellEnd"/>
            <w:r w:rsidRPr="00C219F2">
              <w:rPr>
                <w:i/>
                <w:iCs/>
                <w:sz w:val="16"/>
                <w:szCs w:val="16"/>
              </w:rPr>
              <w:t xml:space="preserve"> </w:t>
            </w:r>
            <w:proofErr w:type="spellStart"/>
            <w:r w:rsidRPr="00C219F2">
              <w:rPr>
                <w:i/>
                <w:iCs/>
                <w:sz w:val="16"/>
                <w:szCs w:val="16"/>
              </w:rPr>
              <w:t>self-governance</w:t>
            </w:r>
            <w:proofErr w:type="spellEnd"/>
            <w:r w:rsidRPr="00C219F2">
              <w:rPr>
                <w:sz w:val="16"/>
                <w:szCs w:val="16"/>
              </w:rPr>
              <w:t xml:space="preserve">) </w:t>
            </w:r>
            <w:r>
              <w:rPr>
                <w:sz w:val="16"/>
                <w:szCs w:val="16"/>
              </w:rPr>
              <w:br/>
            </w:r>
            <w:r w:rsidRPr="00C219F2">
              <w:rPr>
                <w:sz w:val="16"/>
                <w:szCs w:val="16"/>
              </w:rPr>
              <w:t>znaczenie kolegialności</w:t>
            </w:r>
          </w:p>
        </w:tc>
      </w:tr>
      <w:tr w:rsidR="00B150ED" w:rsidRPr="003377B6" w14:paraId="123CEC83" w14:textId="77777777" w:rsidTr="005118BC">
        <w:trPr>
          <w:trHeight w:val="767"/>
        </w:trPr>
        <w:tc>
          <w:tcPr>
            <w:tcW w:w="6345" w:type="dxa"/>
            <w:vMerge/>
            <w:noWrap/>
          </w:tcPr>
          <w:p w14:paraId="05FF646A" w14:textId="77777777" w:rsidR="00B150ED" w:rsidRPr="00C219F2" w:rsidRDefault="00B150ED" w:rsidP="005118BC">
            <w:pPr>
              <w:keepNext/>
              <w:ind w:firstLine="0"/>
              <w:jc w:val="center"/>
              <w:rPr>
                <w:noProof/>
              </w:rPr>
            </w:pPr>
          </w:p>
        </w:tc>
        <w:tc>
          <w:tcPr>
            <w:tcW w:w="2551" w:type="dxa"/>
          </w:tcPr>
          <w:p w14:paraId="31BBF1ED" w14:textId="77777777" w:rsidR="00B150ED" w:rsidRPr="00C219F2" w:rsidRDefault="00B150ED" w:rsidP="005118BC">
            <w:pPr>
              <w:keepNext/>
              <w:ind w:firstLine="0"/>
              <w:jc w:val="center"/>
              <w:rPr>
                <w:lang w:val="en-GB"/>
              </w:rPr>
            </w:pPr>
            <w:r w:rsidRPr="00C219F2">
              <w:rPr>
                <w:b/>
                <w:bCs/>
                <w:sz w:val="16"/>
                <w:szCs w:val="16"/>
                <w:lang w:val="en-GB"/>
              </w:rPr>
              <w:t>SG</w:t>
            </w:r>
            <w:r w:rsidRPr="00C219F2">
              <w:rPr>
                <w:sz w:val="16"/>
                <w:szCs w:val="16"/>
                <w:lang w:val="en-GB"/>
              </w:rPr>
              <w:t xml:space="preserve"> (</w:t>
            </w:r>
            <w:r w:rsidRPr="00C219F2">
              <w:rPr>
                <w:i/>
                <w:iCs/>
                <w:sz w:val="16"/>
                <w:szCs w:val="16"/>
                <w:lang w:val="en-GB"/>
              </w:rPr>
              <w:t>stakeholder guidance</w:t>
            </w:r>
            <w:r w:rsidRPr="00C219F2">
              <w:rPr>
                <w:sz w:val="16"/>
                <w:szCs w:val="16"/>
                <w:lang w:val="en-GB"/>
              </w:rPr>
              <w:t xml:space="preserve">) </w:t>
            </w:r>
            <w:r>
              <w:rPr>
                <w:sz w:val="16"/>
                <w:szCs w:val="16"/>
                <w:lang w:val="en-GB"/>
              </w:rPr>
              <w:br/>
            </w:r>
            <w:proofErr w:type="spellStart"/>
            <w:r w:rsidRPr="00C219F2">
              <w:rPr>
                <w:sz w:val="16"/>
                <w:szCs w:val="16"/>
                <w:lang w:val="en-GB"/>
              </w:rPr>
              <w:t>rola</w:t>
            </w:r>
            <w:proofErr w:type="spellEnd"/>
            <w:r w:rsidRPr="00C219F2">
              <w:rPr>
                <w:sz w:val="16"/>
                <w:szCs w:val="16"/>
                <w:lang w:val="en-GB"/>
              </w:rPr>
              <w:t xml:space="preserve"> </w:t>
            </w:r>
            <w:proofErr w:type="spellStart"/>
            <w:r w:rsidRPr="00C219F2">
              <w:rPr>
                <w:sz w:val="16"/>
                <w:szCs w:val="16"/>
                <w:lang w:val="en-GB"/>
              </w:rPr>
              <w:t>interesariuszy</w:t>
            </w:r>
            <w:proofErr w:type="spellEnd"/>
          </w:p>
        </w:tc>
      </w:tr>
      <w:tr w:rsidR="00B150ED" w:rsidRPr="00C219F2" w14:paraId="71FBE68B" w14:textId="77777777" w:rsidTr="005118BC">
        <w:trPr>
          <w:trHeight w:val="767"/>
        </w:trPr>
        <w:tc>
          <w:tcPr>
            <w:tcW w:w="6345" w:type="dxa"/>
            <w:vMerge/>
            <w:noWrap/>
          </w:tcPr>
          <w:p w14:paraId="464A2825" w14:textId="77777777" w:rsidR="00B150ED" w:rsidRPr="00C219F2" w:rsidRDefault="00B150ED" w:rsidP="005118BC">
            <w:pPr>
              <w:keepNext/>
              <w:ind w:firstLine="0"/>
              <w:jc w:val="center"/>
              <w:rPr>
                <w:noProof/>
                <w:lang w:val="en-GB"/>
              </w:rPr>
            </w:pPr>
          </w:p>
        </w:tc>
        <w:tc>
          <w:tcPr>
            <w:tcW w:w="2551" w:type="dxa"/>
          </w:tcPr>
          <w:p w14:paraId="25F2E304" w14:textId="77777777" w:rsidR="00B150ED" w:rsidRPr="00C219F2" w:rsidRDefault="00B150ED" w:rsidP="005118BC">
            <w:pPr>
              <w:keepNext/>
              <w:ind w:firstLine="0"/>
              <w:jc w:val="center"/>
              <w:rPr>
                <w:lang w:val="en-GB"/>
              </w:rPr>
            </w:pPr>
            <w:r w:rsidRPr="00C219F2">
              <w:rPr>
                <w:b/>
                <w:bCs/>
                <w:sz w:val="16"/>
                <w:szCs w:val="16"/>
                <w:lang w:val="en-GB"/>
              </w:rPr>
              <w:t>MG</w:t>
            </w:r>
            <w:r w:rsidRPr="00C219F2">
              <w:rPr>
                <w:sz w:val="16"/>
                <w:szCs w:val="16"/>
                <w:lang w:val="en-GB"/>
              </w:rPr>
              <w:t xml:space="preserve"> (</w:t>
            </w:r>
            <w:r w:rsidRPr="00C219F2">
              <w:rPr>
                <w:i/>
                <w:iCs/>
                <w:sz w:val="16"/>
                <w:szCs w:val="16"/>
                <w:lang w:val="en-GB"/>
              </w:rPr>
              <w:t>managerial self-governance</w:t>
            </w:r>
            <w:r w:rsidRPr="00C219F2">
              <w:rPr>
                <w:sz w:val="16"/>
                <w:szCs w:val="16"/>
                <w:lang w:val="en-GB"/>
              </w:rPr>
              <w:t xml:space="preserve">) </w:t>
            </w:r>
            <w:r>
              <w:rPr>
                <w:sz w:val="16"/>
                <w:szCs w:val="16"/>
                <w:lang w:val="en-GB"/>
              </w:rPr>
              <w:br/>
            </w:r>
            <w:proofErr w:type="spellStart"/>
            <w:r w:rsidRPr="00C219F2">
              <w:rPr>
                <w:sz w:val="16"/>
                <w:szCs w:val="16"/>
                <w:lang w:val="en-GB"/>
              </w:rPr>
              <w:t>umocowanie</w:t>
            </w:r>
            <w:proofErr w:type="spellEnd"/>
            <w:r w:rsidRPr="00C219F2">
              <w:rPr>
                <w:sz w:val="16"/>
                <w:szCs w:val="16"/>
                <w:lang w:val="en-GB"/>
              </w:rPr>
              <w:t xml:space="preserve"> </w:t>
            </w:r>
            <w:proofErr w:type="spellStart"/>
            <w:r w:rsidRPr="00C219F2">
              <w:rPr>
                <w:sz w:val="16"/>
                <w:szCs w:val="16"/>
                <w:lang w:val="en-GB"/>
              </w:rPr>
              <w:t>władzy</w:t>
            </w:r>
            <w:proofErr w:type="spellEnd"/>
            <w:r w:rsidRPr="00C219F2">
              <w:rPr>
                <w:sz w:val="16"/>
                <w:szCs w:val="16"/>
                <w:lang w:val="en-GB"/>
              </w:rPr>
              <w:t xml:space="preserve"> </w:t>
            </w:r>
            <w:proofErr w:type="spellStart"/>
            <w:r w:rsidRPr="00C219F2">
              <w:rPr>
                <w:sz w:val="16"/>
                <w:szCs w:val="16"/>
                <w:lang w:val="en-GB"/>
              </w:rPr>
              <w:t>rektora</w:t>
            </w:r>
            <w:proofErr w:type="spellEnd"/>
          </w:p>
        </w:tc>
      </w:tr>
      <w:tr w:rsidR="00B150ED" w:rsidRPr="00C219F2" w14:paraId="5A0CBCED" w14:textId="77777777" w:rsidTr="005118BC">
        <w:trPr>
          <w:trHeight w:val="767"/>
        </w:trPr>
        <w:tc>
          <w:tcPr>
            <w:tcW w:w="6345" w:type="dxa"/>
            <w:vMerge/>
            <w:noWrap/>
          </w:tcPr>
          <w:p w14:paraId="67C85762" w14:textId="77777777" w:rsidR="00B150ED" w:rsidRPr="00C219F2" w:rsidRDefault="00B150ED" w:rsidP="005118BC">
            <w:pPr>
              <w:keepNext/>
              <w:ind w:firstLine="0"/>
              <w:jc w:val="center"/>
              <w:rPr>
                <w:noProof/>
                <w:lang w:val="en-GB"/>
              </w:rPr>
            </w:pPr>
          </w:p>
        </w:tc>
        <w:tc>
          <w:tcPr>
            <w:tcW w:w="2551" w:type="dxa"/>
          </w:tcPr>
          <w:p w14:paraId="0BCD323B" w14:textId="77777777" w:rsidR="00B150ED" w:rsidRPr="00C219F2" w:rsidRDefault="00B150ED" w:rsidP="005118BC">
            <w:pPr>
              <w:keepNext/>
              <w:ind w:firstLine="0"/>
              <w:jc w:val="center"/>
              <w:rPr>
                <w:lang w:val="en-GB"/>
              </w:rPr>
            </w:pPr>
            <w:r w:rsidRPr="00FA3FDC">
              <w:rPr>
                <w:b/>
                <w:bCs/>
                <w:sz w:val="16"/>
                <w:szCs w:val="16"/>
              </w:rPr>
              <w:t>C</w:t>
            </w:r>
            <w:r w:rsidRPr="00C219F2">
              <w:rPr>
                <w:sz w:val="16"/>
                <w:szCs w:val="16"/>
              </w:rPr>
              <w:t xml:space="preserve"> (</w:t>
            </w:r>
            <w:proofErr w:type="spellStart"/>
            <w:r w:rsidRPr="00C219F2">
              <w:rPr>
                <w:i/>
                <w:iCs/>
                <w:sz w:val="16"/>
                <w:szCs w:val="16"/>
              </w:rPr>
              <w:t>competition</w:t>
            </w:r>
            <w:proofErr w:type="spellEnd"/>
            <w:r w:rsidRPr="00C219F2">
              <w:rPr>
                <w:sz w:val="16"/>
                <w:szCs w:val="16"/>
              </w:rPr>
              <w:t xml:space="preserve">) </w:t>
            </w:r>
            <w:r>
              <w:rPr>
                <w:sz w:val="16"/>
                <w:szCs w:val="16"/>
              </w:rPr>
              <w:br/>
            </w:r>
            <w:r w:rsidRPr="00C219F2">
              <w:rPr>
                <w:sz w:val="16"/>
                <w:szCs w:val="16"/>
              </w:rPr>
              <w:t>konkurencyjność</w:t>
            </w:r>
          </w:p>
        </w:tc>
      </w:tr>
    </w:tbl>
    <w:p w14:paraId="35B8B27B" w14:textId="25426ED0" w:rsidR="00B150ED" w:rsidRDefault="00B150ED" w:rsidP="00B150ED">
      <w:pPr>
        <w:pStyle w:val="Tytutabeli"/>
      </w:pPr>
      <w:bookmarkStart w:id="21" w:name="_Ref183082142"/>
      <w:bookmarkStart w:id="22" w:name="_Toc183082909"/>
      <w:r>
        <w:t xml:space="preserve">Rysunek </w:t>
      </w:r>
      <w:fldSimple w:instr=" SEQ Rysunek \* ARABIC ">
        <w:r w:rsidR="00E64BAC">
          <w:rPr>
            <w:noProof/>
          </w:rPr>
          <w:t>2</w:t>
        </w:r>
      </w:fldSimple>
      <w:bookmarkEnd w:id="21"/>
      <w:r>
        <w:t xml:space="preserve"> </w:t>
      </w:r>
      <w:r w:rsidRPr="00233788">
        <w:t>Uniwersytet przedsiębiorczy a uniwersytet odpowiedzialny społecznie</w:t>
      </w:r>
      <w:bookmarkEnd w:id="22"/>
    </w:p>
    <w:p w14:paraId="286911F1" w14:textId="09A3DF1F" w:rsidR="00B150ED" w:rsidRDefault="00B150ED" w:rsidP="00B150ED">
      <w:r w:rsidRPr="00D95B07">
        <w:t xml:space="preserve">Źródło: opracowanie własne na podstawie </w:t>
      </w:r>
      <w:r w:rsidRPr="00233788">
        <w:fldChar w:fldCharType="begin" w:fldLock="1"/>
      </w:r>
      <w:r w:rsidRPr="00D95B07">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rPr>
        <w:t>(de Boer i in., 2007; Leja, 2011, s. 175)</w:t>
      </w:r>
      <w:r w:rsidRPr="00233788">
        <w:fldChar w:fldCharType="end"/>
      </w:r>
    </w:p>
    <w:p w14:paraId="437F3BC9" w14:textId="5F140373" w:rsidR="00B150ED" w:rsidRPr="00D95B07" w:rsidRDefault="00056634" w:rsidP="00B150ED">
      <w:r w:rsidRPr="00233788">
        <w:t xml:space="preserve">Uczelnie są instytucjami istotnie odróżniającymi się od większości przedsiębiorstw. Szczególnie dotyczy </w:t>
      </w:r>
      <w:r>
        <w:t xml:space="preserve">to </w:t>
      </w:r>
      <w:r w:rsidRPr="00233788">
        <w:t>uczelni publicznych</w:t>
      </w:r>
      <w:r>
        <w:t>. I</w:t>
      </w:r>
      <w:r w:rsidRPr="00233788">
        <w:t xml:space="preserve">stnieje </w:t>
      </w:r>
      <w:r>
        <w:t xml:space="preserve">wiele </w:t>
      </w:r>
      <w:r w:rsidRPr="00233788">
        <w:t xml:space="preserve">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r>
        <w:t xml:space="preserve"> W potocznym rozumieniu tym, co stanowi uniwersytet, jest społeczność pracowników uczelni i studentów. Tradycyjnie pracownicy są grupą relatywnie stałą</w:t>
      </w:r>
      <w:r w:rsidR="00914FBF">
        <w:t>,</w:t>
      </w:r>
      <w:r>
        <w:t xml:space="preserve"> na</w:t>
      </w:r>
      <w:r>
        <w:lastRenderedPageBreak/>
        <w:t>tomiast studenci z założenia są grupą zmieniającą się nieustannie wraz z osiąganiem kolejnych etapów kształcenia.</w:t>
      </w:r>
    </w:p>
    <w:p w14:paraId="2A4209C5" w14:textId="625432C6" w:rsidR="00196765" w:rsidRDefault="003E3935" w:rsidP="0058452D">
      <w:r>
        <w:t xml:space="preserve">Bardzo istotnym dla odpowiedniego definiowania celów rozwoju instytucji jest znajomość poziomu jakości jej usług. Nie da </w:t>
      </w:r>
      <w:r w:rsidR="00914FBF">
        <w:t xml:space="preserve">się </w:t>
      </w:r>
      <w:r>
        <w:t xml:space="preserve">bowiem pogodzić praktykowania transparentności z rezygnacją z pozyskiwania informacji zwrotnej. </w:t>
      </w:r>
      <w:r w:rsidR="00A40EDE" w:rsidRPr="004D4F68">
        <w:t xml:space="preserve">W literaturze przedmiotu można znaleźć różne koncepcje na zdefiniowanie jakości, które mogą być pomocne w opisie jakości usług edukacyjnych uczelni. </w:t>
      </w:r>
      <w:r w:rsidR="00A40EDE">
        <w:t xml:space="preserve">Z całą pewnością ze względu na złożoność organizacyjną środowiska uczelni warto </w:t>
      </w:r>
      <w:r w:rsidR="00914FBF">
        <w:t xml:space="preserve">się </w:t>
      </w:r>
      <w:r w:rsidR="00A40EDE">
        <w:t xml:space="preserve">odnieść do </w:t>
      </w:r>
      <w:r w:rsidR="00A40EDE" w:rsidRPr="00BC4F46">
        <w:t xml:space="preserve">klasycznej definicji </w:t>
      </w:r>
      <w:proofErr w:type="spellStart"/>
      <w:r w:rsidR="00A40EDE" w:rsidRPr="00BC4F46">
        <w:t>Kolmana</w:t>
      </w:r>
      <w:proofErr w:type="spellEnd"/>
      <w:r w:rsidR="00423EB6">
        <w:t xml:space="preserve"> i </w:t>
      </w:r>
      <w:r w:rsidR="00A40EDE" w:rsidRPr="00BC4F46">
        <w:t>określić jakość kształcenia jako „</w:t>
      </w:r>
      <w:r w:rsidR="00A40EDE" w:rsidRPr="00F02E5F">
        <w:rPr>
          <w:b/>
          <w:bCs/>
        </w:rPr>
        <w:t>stopień spełnienia wymagań dotyczących procesu kształcenia i jego efektów, formułowanych przez interesariuszy (</w:t>
      </w:r>
      <w:proofErr w:type="spellStart"/>
      <w:r w:rsidR="00A40EDE" w:rsidRPr="00F02E5F">
        <w:rPr>
          <w:b/>
          <w:bCs/>
          <w:i/>
          <w:iCs/>
        </w:rPr>
        <w:t>stakeholders</w:t>
      </w:r>
      <w:proofErr w:type="spellEnd"/>
      <w:r w:rsidR="00A40EDE" w:rsidRPr="00F02E5F">
        <w:rPr>
          <w:b/>
          <w:bCs/>
        </w:rPr>
        <w:t>), przy uwzględnieniu uwarunkowań wewnętrznych i zewnętrznych</w:t>
      </w:r>
      <w:r w:rsidR="00A40EDE" w:rsidRPr="00BC4F46">
        <w:t xml:space="preserve">” </w:t>
      </w:r>
      <w:r w:rsidR="00A40EDE" w:rsidRPr="00BC4F46">
        <w:fldChar w:fldCharType="begin" w:fldLock="1"/>
      </w:r>
      <w:r w:rsidR="00A40EDE">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A40EDE" w:rsidRPr="00BC4F46">
        <w:fldChar w:fldCharType="separate"/>
      </w:r>
      <w:r w:rsidR="00A40EDE" w:rsidRPr="00921CC1">
        <w:rPr>
          <w:noProof/>
        </w:rPr>
        <w:t>(Grudowski &amp; Lewandowski, 2012, s. 400)</w:t>
      </w:r>
      <w:r w:rsidR="00A40EDE" w:rsidRPr="00BC4F46">
        <w:fldChar w:fldCharType="end"/>
      </w:r>
      <w:r w:rsidR="00A40EDE" w:rsidRPr="00BC4F46">
        <w:t>.</w:t>
      </w:r>
    </w:p>
    <w:p w14:paraId="3F768220" w14:textId="11E60E84" w:rsidR="00A40EDE" w:rsidRDefault="00423EB6" w:rsidP="00F837B5">
      <w:r>
        <w:t xml:space="preserve">Poza klasycznymi modelami jakości usług prowadzącymi do pomiaru rozbieżności między tym, czego klient oczekiwał, a tym co otrzymał (m.in. SERVQUAL, </w:t>
      </w:r>
      <w:proofErr w:type="spellStart"/>
      <w:r>
        <w:t>Gummesona</w:t>
      </w:r>
      <w:proofErr w:type="spellEnd"/>
      <w:r>
        <w:t xml:space="preserve">, </w:t>
      </w:r>
      <w:proofErr w:type="spellStart"/>
      <w:r>
        <w:t>Sprenga</w:t>
      </w:r>
      <w:proofErr w:type="spellEnd"/>
      <w:r>
        <w:t xml:space="preserve"> i </w:t>
      </w:r>
      <w:proofErr w:type="spellStart"/>
      <w:r>
        <w:t>MacKoy’a</w:t>
      </w:r>
      <w:proofErr w:type="spellEnd"/>
      <w:r>
        <w:t>) i</w:t>
      </w:r>
      <w:r w:rsidR="00A40EDE">
        <w:t xml:space="preserve">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w:t>
      </w:r>
      <w:r w:rsidR="006D4A2F">
        <w:t xml:space="preserve">Jedną z </w:t>
      </w:r>
      <w:r w:rsidR="00A40EDE">
        <w:t>kategori</w:t>
      </w:r>
      <w:r w:rsidR="006D4A2F">
        <w:t>i</w:t>
      </w:r>
      <w:r w:rsidR="00A40EDE">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00A40EDE" w:rsidRPr="002F29C1">
        <w:t xml:space="preserve">Istnieje </w:t>
      </w:r>
      <w:r w:rsidR="006D4A2F">
        <w:t xml:space="preserve">również </w:t>
      </w:r>
      <w:r w:rsidR="00A40EDE" w:rsidRPr="002F29C1">
        <w:t>szereg m</w:t>
      </w:r>
      <w:r w:rsidR="00A40EDE">
        <w:t xml:space="preserve">iar abstrahujących od z góry narzuconych założeń co do oczekiwań klientów. Wiele z nich należy do grupy miar określanej jako CFM </w:t>
      </w:r>
      <w:r w:rsidR="00A40EDE" w:rsidRPr="00A943C5">
        <w:t>(</w:t>
      </w:r>
      <w:proofErr w:type="spellStart"/>
      <w:r w:rsidR="00A40EDE" w:rsidRPr="00A943C5">
        <w:rPr>
          <w:i/>
          <w:iCs/>
        </w:rPr>
        <w:t>customer</w:t>
      </w:r>
      <w:proofErr w:type="spellEnd"/>
      <w:r w:rsidR="00A40EDE" w:rsidRPr="00A943C5">
        <w:rPr>
          <w:i/>
          <w:iCs/>
        </w:rPr>
        <w:t xml:space="preserve"> feedback </w:t>
      </w:r>
      <w:proofErr w:type="spellStart"/>
      <w:r w:rsidR="00A40EDE" w:rsidRPr="00A943C5">
        <w:rPr>
          <w:i/>
          <w:iCs/>
        </w:rPr>
        <w:t>metrics</w:t>
      </w:r>
      <w:proofErr w:type="spellEnd"/>
      <w:r w:rsidR="00A40EDE" w:rsidRPr="00A943C5">
        <w:t>)</w:t>
      </w:r>
      <w:r w:rsidR="00A40EDE">
        <w:t>,</w:t>
      </w:r>
      <w:r w:rsidR="00A40EDE" w:rsidRPr="00A943C5">
        <w:t xml:space="preserve"> czyli miar informacji zwrotnej od klientów</w:t>
      </w:r>
      <w:r w:rsidR="00A40EDE">
        <w:t xml:space="preserve">. </w:t>
      </w:r>
      <w:r w:rsidR="00A40EDE" w:rsidRPr="00A943C5">
        <w:t xml:space="preserve">Jenny </w:t>
      </w:r>
      <w:r w:rsidR="00A40EDE">
        <w:t>v</w:t>
      </w:r>
      <w:r w:rsidR="00A40EDE" w:rsidRPr="00A943C5">
        <w:t xml:space="preserve">an </w:t>
      </w:r>
      <w:proofErr w:type="spellStart"/>
      <w:r w:rsidR="00A40EDE" w:rsidRPr="00A943C5">
        <w:t>Doorn</w:t>
      </w:r>
      <w:proofErr w:type="spellEnd"/>
      <w:r w:rsidR="00A40EDE" w:rsidRPr="00A943C5">
        <w:t xml:space="preserve"> i in</w:t>
      </w:r>
      <w:r w:rsidR="00A40EDE">
        <w:t>ni</w:t>
      </w:r>
      <w:r w:rsidR="00A40EDE" w:rsidRPr="00A943C5">
        <w:t xml:space="preserve"> wskazują </w:t>
      </w:r>
      <w:r w:rsidR="00A40EDE">
        <w:t>n</w:t>
      </w:r>
      <w:r w:rsidR="00A40EDE" w:rsidRPr="00A943C5">
        <w:t>a to</w:t>
      </w:r>
      <w:r w:rsidR="00A40EDE">
        <w:t>,</w:t>
      </w:r>
      <w:r w:rsidR="00A40EDE" w:rsidRPr="00A943C5">
        <w:t xml:space="preserve"> iż miary satysfakcji mają znacznie większy potencjał jako </w:t>
      </w:r>
      <w:proofErr w:type="spellStart"/>
      <w:r w:rsidR="00A40EDE" w:rsidRPr="00A943C5">
        <w:t>predyktor</w:t>
      </w:r>
      <w:proofErr w:type="spellEnd"/>
      <w:r w:rsidR="00A40EDE" w:rsidRPr="00A943C5">
        <w:t xml:space="preserve"> sukcesu</w:t>
      </w:r>
      <w:r w:rsidR="00A40EDE">
        <w:t xml:space="preserve"> przedsiębiorstwa</w:t>
      </w:r>
      <w:r w:rsidR="00AF2B8F">
        <w:t xml:space="preserve"> niż inne popularne mierniki </w:t>
      </w:r>
      <w:r w:rsidR="00AF2B8F" w:rsidRPr="00A943C5">
        <w:fldChar w:fldCharType="begin" w:fldLock="1"/>
      </w:r>
      <w:r w:rsidR="00AF2B8F">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mendeley":{"formattedCitation":"(por. van Doorn i in., 2013)","plainTextFormattedCitation":"(por. van Doorn i in., 2013)","previouslyFormattedCitation":"(por. van Doorn i in., 2013)"},"properties":{"noteIndex":0},"schema":"https://github.com/citation-style-language/schema/raw/master/csl-citation.json"}</w:instrText>
      </w:r>
      <w:r w:rsidR="00AF2B8F" w:rsidRPr="00A943C5">
        <w:fldChar w:fldCharType="separate"/>
      </w:r>
      <w:r w:rsidR="00AF2B8F" w:rsidRPr="00AF2B8F">
        <w:rPr>
          <w:noProof/>
        </w:rPr>
        <w:t>(por. van Doorn i in., 2013)</w:t>
      </w:r>
      <w:r w:rsidR="00AF2B8F" w:rsidRPr="00A943C5">
        <w:fldChar w:fldCharType="end"/>
      </w:r>
      <w:r w:rsidR="00A40EDE" w:rsidRPr="00A943C5">
        <w:t xml:space="preserve">. Stąd też </w:t>
      </w:r>
      <w:r w:rsidR="000D37FC">
        <w:t>SSI</w:t>
      </w:r>
      <w:r w:rsidR="000D37FC">
        <w:rPr>
          <w:rStyle w:val="FootnoteReference"/>
        </w:rPr>
        <w:footnoteReference w:id="2"/>
      </w:r>
      <w:r w:rsidR="000D37FC">
        <w:t xml:space="preserve"> </w:t>
      </w:r>
      <w:r w:rsidR="00F837B5">
        <w:t>wykazuje potencjał do stosowania jako pomocny w procesach zarządzania</w:t>
      </w:r>
      <w:r w:rsidR="00A40EDE">
        <w:t>.</w:t>
      </w:r>
    </w:p>
    <w:p w14:paraId="15352258" w14:textId="44464AC1" w:rsidR="009723C1" w:rsidRDefault="009723C1" w:rsidP="00E4243C">
      <w:r>
        <w:t>Pierwsze historycznie koncepcje uwzględniania jakości w zarządzaniu pochodzą z</w:t>
      </w:r>
      <w:r w:rsidR="00056634">
        <w:t xml:space="preserve"> </w:t>
      </w:r>
      <w:r>
        <w:t>przemysłu, a następnie po pewnym czasie rozwoju były implementowane to różnych rodzajów działalności usługowych. W</w:t>
      </w:r>
      <w:r w:rsidR="00FE7353">
        <w:t> </w:t>
      </w:r>
      <w:r>
        <w:t>Tabeli </w:t>
      </w:r>
      <w:r w:rsidR="00056634">
        <w:t>1</w:t>
      </w:r>
      <w:r>
        <w:t xml:space="preserve"> przedstawiono najważniejsze etapy rozwoju podejścia do zarządzania jakością z</w:t>
      </w:r>
      <w:r w:rsidR="00056634">
        <w:t> </w:t>
      </w:r>
      <w:r>
        <w:t>perspektywy historycznej.</w:t>
      </w:r>
      <w:r w:rsidR="00AF2B8F">
        <w:t xml:space="preserve"> Obecnie uznaje się zarządzanie jakością za tak istotne, że TQM jest określane jako filozofia zarządzania </w:t>
      </w:r>
      <w:r w:rsidR="00AF2B8F">
        <w:fldChar w:fldCharType="begin" w:fldLock="1"/>
      </w:r>
      <w:r w:rsidR="00AF2B8F">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AF2B8F">
        <w:rPr>
          <w:rFonts w:ascii="Cambria Math" w:hAnsi="Cambria Math" w:cs="Cambria Math"/>
        </w:rPr>
        <w:instrText>‐</w:instrText>
      </w:r>
      <w:r w:rsidR="00AF2B8F">
        <w:instrText>Park","given":"Su Mi","non-dropping-particle":"","parse-names":false,"suffix":""}],"container-title":"The TQM Magazine","editor":[{"dropping-particle":"","family":"Mi Dahlgaard</w:instrText>
      </w:r>
      <w:r w:rsidR="00AF2B8F">
        <w:rPr>
          <w:rFonts w:ascii="Cambria Math" w:hAnsi="Cambria Math" w:cs="Cambria Math"/>
        </w:rPr>
        <w:instrText>‐</w:instrText>
      </w:r>
      <w:r w:rsidR="00AF2B8F">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AF2B8F">
        <w:rPr>
          <w:rFonts w:ascii="Cambria Math" w:hAnsi="Cambria Math" w:cs="Cambria Math"/>
        </w:rPr>
        <w:instrText>‐</w:instrText>
      </w:r>
      <w:r w:rsidR="00AF2B8F">
        <w:instrText>Park, 2006, s. 279)","plainTextFormattedCitation":"(Dahlgaard &amp; Dahlgaard</w:instrText>
      </w:r>
      <w:r w:rsidR="00AF2B8F">
        <w:rPr>
          <w:rFonts w:ascii="Cambria Math" w:hAnsi="Cambria Math" w:cs="Cambria Math"/>
        </w:rPr>
        <w:instrText>‐</w:instrText>
      </w:r>
      <w:r w:rsidR="00AF2B8F">
        <w:instrText>Park, 2006, s. 279)","previouslyFormattedCitation":"(Dahlgaard &amp; Dahlgaard</w:instrText>
      </w:r>
      <w:r w:rsidR="00AF2B8F">
        <w:rPr>
          <w:rFonts w:ascii="Cambria Math" w:hAnsi="Cambria Math" w:cs="Cambria Math"/>
        </w:rPr>
        <w:instrText>‐</w:instrText>
      </w:r>
      <w:r w:rsidR="00AF2B8F">
        <w:instrText>Park, 2006, s. 279)"},"properties":{"noteIndex":0},"schema":"https://github.com/citation-style-language/schema/raw/master/csl-citation.json"}</w:instrText>
      </w:r>
      <w:r w:rsidR="00AF2B8F">
        <w:fldChar w:fldCharType="separate"/>
      </w:r>
      <w:r w:rsidR="00AF2B8F" w:rsidRPr="00921CC1">
        <w:rPr>
          <w:noProof/>
        </w:rPr>
        <w:t>(Dahlgaard &amp; Dahlgaard</w:t>
      </w:r>
      <w:r w:rsidR="00AF2B8F" w:rsidRPr="00921CC1">
        <w:rPr>
          <w:rFonts w:ascii="Cambria Math" w:hAnsi="Cambria Math" w:cs="Cambria Math"/>
          <w:noProof/>
        </w:rPr>
        <w:t>‐</w:t>
      </w:r>
      <w:r w:rsidR="00AF2B8F" w:rsidRPr="00921CC1">
        <w:rPr>
          <w:noProof/>
        </w:rPr>
        <w:t>Park, 2006, s. 279)</w:t>
      </w:r>
      <w:r w:rsidR="00AF2B8F">
        <w:fldChar w:fldCharType="end"/>
      </w:r>
      <w:r w:rsidR="00AF2B8F">
        <w:t xml:space="preserve">, a nie tylko jako zestaw narzędzi. Koncepcja TQM znalazła swoje odzwierciedlenie w sformalizowanej formie normy ISO 9001. Istnieje też norma ISO 21001 odnosząca się do </w:t>
      </w:r>
      <w:r w:rsidR="00AF2B8F" w:rsidRPr="006259CA">
        <w:t>EOMS</w:t>
      </w:r>
      <w:r w:rsidR="00AF2B8F">
        <w:rPr>
          <w:rStyle w:val="FootnoteReference"/>
        </w:rPr>
        <w:footnoteReference w:id="3"/>
      </w:r>
      <w:r w:rsidR="00AF2B8F" w:rsidRPr="006259CA">
        <w:t>. Jest ona opracowania na podstawie wspólnych założeń z innymi nor</w:t>
      </w:r>
      <w:r w:rsidR="00AF2B8F">
        <w:t>mami odnoszącymi się do Systemów Zarządzania Jakością (QMS</w:t>
      </w:r>
      <w:r w:rsidR="00AF2B8F" w:rsidRPr="006259CA">
        <w:t xml:space="preserve"> </w:t>
      </w:r>
      <w:r w:rsidR="00AF2B8F">
        <w:t xml:space="preserve">– </w:t>
      </w:r>
      <w:proofErr w:type="spellStart"/>
      <w:r w:rsidR="00AF2B8F">
        <w:t>Quality</w:t>
      </w:r>
      <w:proofErr w:type="spellEnd"/>
      <w:r w:rsidR="00AF2B8F">
        <w:t xml:space="preserve"> Management Sy</w:t>
      </w:r>
      <w:r w:rsidR="00914FBF">
        <w:t>s</w:t>
      </w:r>
      <w:r w:rsidR="00AF2B8F">
        <w:t>tems).</w:t>
      </w:r>
    </w:p>
    <w:p w14:paraId="327349E1" w14:textId="20712072" w:rsidR="009723C1" w:rsidRDefault="009723C1" w:rsidP="009723C1">
      <w:pPr>
        <w:pStyle w:val="Tytutabeli"/>
      </w:pPr>
      <w:bookmarkStart w:id="23" w:name="_Toc182910012"/>
      <w:bookmarkStart w:id="24" w:name="_Toc183082898"/>
      <w:r>
        <w:lastRenderedPageBreak/>
        <w:t xml:space="preserve">Tabela </w:t>
      </w:r>
      <w:fldSimple w:instr=" SEQ Tabela \* ARABIC ">
        <w:r w:rsidR="00E64BAC">
          <w:rPr>
            <w:noProof/>
          </w:rPr>
          <w:t>1</w:t>
        </w:r>
      </w:fldSimple>
      <w:r>
        <w:rPr>
          <w:noProof/>
        </w:rPr>
        <w:t>.</w:t>
      </w:r>
      <w:r>
        <w:t xml:space="preserve"> Zmiany podejścia do zarządzania jakością w ujęciu historycznym</w:t>
      </w:r>
      <w:bookmarkEnd w:id="23"/>
      <w:bookmarkEnd w:id="24"/>
    </w:p>
    <w:tbl>
      <w:tblPr>
        <w:tblStyle w:val="TableGrid"/>
        <w:tblW w:w="0" w:type="auto"/>
        <w:tblLook w:val="04A0" w:firstRow="1" w:lastRow="0" w:firstColumn="1" w:lastColumn="0" w:noHBand="0" w:noVBand="1"/>
      </w:tblPr>
      <w:tblGrid>
        <w:gridCol w:w="2324"/>
        <w:gridCol w:w="1701"/>
        <w:gridCol w:w="5046"/>
      </w:tblGrid>
      <w:tr w:rsidR="009723C1" w:rsidRPr="00F97B2C" w14:paraId="2DE71B1A" w14:textId="77777777" w:rsidTr="006D4A2F">
        <w:trPr>
          <w:cantSplit/>
          <w:tblHeader/>
        </w:trPr>
        <w:tc>
          <w:tcPr>
            <w:tcW w:w="2324" w:type="dxa"/>
            <w:vAlign w:val="center"/>
          </w:tcPr>
          <w:p w14:paraId="0BE60CA2" w14:textId="77777777" w:rsidR="009723C1" w:rsidRPr="00F97B2C" w:rsidRDefault="009723C1" w:rsidP="00E45F30">
            <w:pPr>
              <w:keepNext/>
              <w:ind w:firstLine="0"/>
              <w:jc w:val="left"/>
              <w:rPr>
                <w:b/>
                <w:bCs/>
                <w:sz w:val="16"/>
                <w:szCs w:val="16"/>
              </w:rPr>
            </w:pPr>
            <w:r w:rsidRPr="00F97B2C">
              <w:rPr>
                <w:b/>
                <w:bCs/>
                <w:sz w:val="16"/>
                <w:szCs w:val="16"/>
              </w:rPr>
              <w:t xml:space="preserve">Nazwa </w:t>
            </w:r>
            <w:proofErr w:type="spellStart"/>
            <w:r w:rsidRPr="00F97B2C">
              <w:rPr>
                <w:b/>
                <w:bCs/>
                <w:sz w:val="16"/>
                <w:szCs w:val="16"/>
              </w:rPr>
              <w:t>koncepcji</w:t>
            </w:r>
            <w:proofErr w:type="spellEnd"/>
          </w:p>
        </w:tc>
        <w:tc>
          <w:tcPr>
            <w:tcW w:w="1701" w:type="dxa"/>
            <w:vAlign w:val="center"/>
          </w:tcPr>
          <w:p w14:paraId="137F6697" w14:textId="77777777" w:rsidR="009723C1" w:rsidRPr="00F97B2C" w:rsidRDefault="009723C1" w:rsidP="00E45F30">
            <w:pPr>
              <w:keepNext/>
              <w:ind w:firstLine="0"/>
              <w:jc w:val="center"/>
              <w:rPr>
                <w:b/>
                <w:bCs/>
                <w:sz w:val="16"/>
                <w:szCs w:val="16"/>
              </w:rPr>
            </w:pPr>
            <w:proofErr w:type="spellStart"/>
            <w:r w:rsidRPr="00F97B2C">
              <w:rPr>
                <w:b/>
                <w:bCs/>
                <w:sz w:val="16"/>
                <w:szCs w:val="16"/>
              </w:rPr>
              <w:t>Okres</w:t>
            </w:r>
            <w:proofErr w:type="spellEnd"/>
            <w:r w:rsidRPr="00F97B2C">
              <w:rPr>
                <w:b/>
                <w:bCs/>
                <w:sz w:val="16"/>
                <w:szCs w:val="16"/>
              </w:rPr>
              <w:t xml:space="preserve"> </w:t>
            </w:r>
            <w:proofErr w:type="spellStart"/>
            <w:r w:rsidRPr="00F97B2C">
              <w:rPr>
                <w:b/>
                <w:bCs/>
                <w:sz w:val="16"/>
                <w:szCs w:val="16"/>
              </w:rPr>
              <w:t>zaistnienia</w:t>
            </w:r>
            <w:proofErr w:type="spellEnd"/>
            <w:r w:rsidRPr="00F97B2C">
              <w:rPr>
                <w:b/>
                <w:bCs/>
                <w:sz w:val="16"/>
                <w:szCs w:val="16"/>
              </w:rPr>
              <w:t xml:space="preserve"> </w:t>
            </w:r>
            <w:proofErr w:type="spellStart"/>
            <w:r w:rsidRPr="00F97B2C">
              <w:rPr>
                <w:b/>
                <w:bCs/>
                <w:sz w:val="16"/>
                <w:szCs w:val="16"/>
              </w:rPr>
              <w:t>koncepcji</w:t>
            </w:r>
            <w:proofErr w:type="spellEnd"/>
          </w:p>
        </w:tc>
        <w:tc>
          <w:tcPr>
            <w:tcW w:w="5046" w:type="dxa"/>
            <w:vAlign w:val="center"/>
          </w:tcPr>
          <w:p w14:paraId="198F6A20" w14:textId="77777777" w:rsidR="009723C1" w:rsidRPr="00F97B2C" w:rsidRDefault="009723C1" w:rsidP="00E45F30">
            <w:pPr>
              <w:keepNext/>
              <w:ind w:firstLine="0"/>
              <w:jc w:val="center"/>
              <w:rPr>
                <w:b/>
                <w:bCs/>
                <w:sz w:val="16"/>
                <w:szCs w:val="16"/>
              </w:rPr>
            </w:pPr>
            <w:proofErr w:type="spellStart"/>
            <w:r w:rsidRPr="00F97B2C">
              <w:rPr>
                <w:b/>
                <w:bCs/>
                <w:sz w:val="16"/>
                <w:szCs w:val="16"/>
              </w:rPr>
              <w:t>Charakterystyczne</w:t>
            </w:r>
            <w:proofErr w:type="spellEnd"/>
            <w:r w:rsidRPr="00F97B2C">
              <w:rPr>
                <w:b/>
                <w:bCs/>
                <w:sz w:val="16"/>
                <w:szCs w:val="16"/>
              </w:rPr>
              <w:t xml:space="preserve"> </w:t>
            </w:r>
            <w:proofErr w:type="spellStart"/>
            <w:r w:rsidRPr="00F97B2C">
              <w:rPr>
                <w:b/>
                <w:bCs/>
                <w:sz w:val="16"/>
                <w:szCs w:val="16"/>
              </w:rPr>
              <w:t>nowości</w:t>
            </w:r>
            <w:proofErr w:type="spellEnd"/>
          </w:p>
        </w:tc>
      </w:tr>
      <w:tr w:rsidR="009723C1" w:rsidRPr="00F97B2C" w14:paraId="7D4FC29B" w14:textId="77777777" w:rsidTr="006D4A2F">
        <w:trPr>
          <w:cantSplit/>
        </w:trPr>
        <w:tc>
          <w:tcPr>
            <w:tcW w:w="2324" w:type="dxa"/>
            <w:vAlign w:val="center"/>
          </w:tcPr>
          <w:p w14:paraId="1607873E" w14:textId="77777777" w:rsidR="009723C1" w:rsidRPr="00F97B2C" w:rsidRDefault="009723C1" w:rsidP="00E45F30">
            <w:pPr>
              <w:spacing w:line="300" w:lineRule="auto"/>
              <w:ind w:firstLine="0"/>
              <w:jc w:val="left"/>
              <w:rPr>
                <w:sz w:val="16"/>
                <w:szCs w:val="16"/>
              </w:rPr>
            </w:pPr>
            <w:proofErr w:type="spellStart"/>
            <w:r w:rsidRPr="00F97B2C">
              <w:rPr>
                <w:sz w:val="16"/>
                <w:szCs w:val="16"/>
              </w:rPr>
              <w:t>Kontrola</w:t>
            </w:r>
            <w:proofErr w:type="spellEnd"/>
            <w:r w:rsidRPr="00F97B2C">
              <w:rPr>
                <w:sz w:val="16"/>
                <w:szCs w:val="16"/>
              </w:rPr>
              <w:t xml:space="preserve"> </w:t>
            </w:r>
            <w:proofErr w:type="spellStart"/>
            <w:r w:rsidRPr="00F97B2C">
              <w:rPr>
                <w:sz w:val="16"/>
                <w:szCs w:val="16"/>
              </w:rPr>
              <w:t>jakości</w:t>
            </w:r>
            <w:proofErr w:type="spellEnd"/>
            <w:r w:rsidRPr="00F97B2C">
              <w:rPr>
                <w:sz w:val="16"/>
                <w:szCs w:val="16"/>
              </w:rPr>
              <w:t xml:space="preserve"> </w:t>
            </w:r>
          </w:p>
          <w:p w14:paraId="39DC2459" w14:textId="77777777" w:rsidR="009723C1" w:rsidRPr="00F97B2C" w:rsidRDefault="009723C1" w:rsidP="00E45F30">
            <w:pPr>
              <w:spacing w:line="300" w:lineRule="auto"/>
              <w:ind w:firstLine="0"/>
              <w:jc w:val="left"/>
              <w:rPr>
                <w:sz w:val="16"/>
                <w:szCs w:val="16"/>
              </w:rPr>
            </w:pPr>
            <w:r w:rsidRPr="00F97B2C">
              <w:rPr>
                <w:sz w:val="16"/>
                <w:szCs w:val="16"/>
              </w:rPr>
              <w:t xml:space="preserve">(QI – Quality Inspection); </w:t>
            </w:r>
          </w:p>
        </w:tc>
        <w:tc>
          <w:tcPr>
            <w:tcW w:w="1701" w:type="dxa"/>
            <w:vAlign w:val="center"/>
          </w:tcPr>
          <w:p w14:paraId="4D6B4778" w14:textId="42E669D6" w:rsidR="009723C1" w:rsidRPr="00F97B2C" w:rsidRDefault="00914FBF" w:rsidP="00E45F30">
            <w:pPr>
              <w:spacing w:line="300" w:lineRule="auto"/>
              <w:ind w:firstLine="0"/>
              <w:jc w:val="left"/>
              <w:rPr>
                <w:sz w:val="16"/>
                <w:szCs w:val="16"/>
              </w:rPr>
            </w:pPr>
            <w:proofErr w:type="spellStart"/>
            <w:r w:rsidRPr="00F97B2C">
              <w:rPr>
                <w:sz w:val="16"/>
                <w:szCs w:val="16"/>
              </w:rPr>
              <w:t>pocz</w:t>
            </w:r>
            <w:proofErr w:type="spellEnd"/>
            <w:r w:rsidR="009723C1" w:rsidRPr="00F97B2C">
              <w:rPr>
                <w:sz w:val="16"/>
                <w:szCs w:val="16"/>
              </w:rPr>
              <w:t>. XX w.</w:t>
            </w:r>
          </w:p>
        </w:tc>
        <w:tc>
          <w:tcPr>
            <w:tcW w:w="5046" w:type="dxa"/>
            <w:vAlign w:val="center"/>
          </w:tcPr>
          <w:p w14:paraId="27A197F8" w14:textId="77777777" w:rsidR="009723C1" w:rsidRPr="00F97B2C" w:rsidRDefault="009723C1" w:rsidP="00E45F30">
            <w:pPr>
              <w:pStyle w:val="TekstTabeli"/>
              <w:rPr>
                <w:sz w:val="16"/>
                <w:szCs w:val="16"/>
                <w:lang w:val="pl-PL"/>
              </w:rPr>
            </w:pPr>
            <w:r w:rsidRPr="00F97B2C">
              <w:rPr>
                <w:sz w:val="16"/>
                <w:szCs w:val="16"/>
                <w:lang w:val="pl-PL"/>
              </w:rPr>
              <w:t>Wyodrębnienie ustrukturyzowanej kontroli odbiorczej na końcu procesu produkcyjnego; inspektorzy jakości</w:t>
            </w:r>
          </w:p>
        </w:tc>
      </w:tr>
      <w:tr w:rsidR="009723C1" w:rsidRPr="00F97B2C" w14:paraId="44BE7B86" w14:textId="77777777" w:rsidTr="006D4A2F">
        <w:trPr>
          <w:cantSplit/>
        </w:trPr>
        <w:tc>
          <w:tcPr>
            <w:tcW w:w="2324" w:type="dxa"/>
            <w:vAlign w:val="center"/>
          </w:tcPr>
          <w:p w14:paraId="77E9B961"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Sterowanie jakością </w:t>
            </w:r>
          </w:p>
          <w:p w14:paraId="5C79AEDB"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C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control</w:t>
            </w:r>
            <w:proofErr w:type="spellEnd"/>
            <w:r w:rsidRPr="00F97B2C">
              <w:rPr>
                <w:sz w:val="16"/>
                <w:szCs w:val="16"/>
                <w:lang w:val="pl-PL"/>
              </w:rPr>
              <w:t xml:space="preserve">), </w:t>
            </w:r>
          </w:p>
        </w:tc>
        <w:tc>
          <w:tcPr>
            <w:tcW w:w="1701" w:type="dxa"/>
            <w:vAlign w:val="center"/>
          </w:tcPr>
          <w:p w14:paraId="4335E1B3" w14:textId="3A83D13D" w:rsidR="009723C1" w:rsidRPr="00F97B2C" w:rsidRDefault="00914FBF" w:rsidP="00E45F30">
            <w:pPr>
              <w:spacing w:line="300" w:lineRule="auto"/>
              <w:ind w:firstLine="0"/>
              <w:jc w:val="left"/>
              <w:rPr>
                <w:sz w:val="16"/>
                <w:szCs w:val="16"/>
                <w:lang w:val="pl-PL"/>
              </w:rPr>
            </w:pPr>
            <w:r w:rsidRPr="00F97B2C">
              <w:rPr>
                <w:sz w:val="16"/>
                <w:szCs w:val="16"/>
                <w:lang w:val="pl-PL"/>
              </w:rPr>
              <w:t xml:space="preserve">lata </w:t>
            </w:r>
            <w:r w:rsidR="009723C1" w:rsidRPr="00F97B2C">
              <w:rPr>
                <w:sz w:val="16"/>
                <w:szCs w:val="16"/>
                <w:lang w:val="pl-PL"/>
              </w:rPr>
              <w:t>20. XX w.</w:t>
            </w:r>
          </w:p>
        </w:tc>
        <w:tc>
          <w:tcPr>
            <w:tcW w:w="5046" w:type="dxa"/>
            <w:vAlign w:val="center"/>
          </w:tcPr>
          <w:p w14:paraId="05205737" w14:textId="77777777" w:rsidR="009723C1" w:rsidRPr="00F97B2C" w:rsidRDefault="009723C1" w:rsidP="00E45F30">
            <w:pPr>
              <w:pStyle w:val="TekstTabeli"/>
              <w:rPr>
                <w:sz w:val="16"/>
                <w:szCs w:val="16"/>
                <w:lang w:val="pl-PL"/>
              </w:rPr>
            </w:pPr>
            <w:r w:rsidRPr="00F97B2C">
              <w:rPr>
                <w:sz w:val="16"/>
                <w:szCs w:val="16"/>
                <w:lang w:val="pl-PL"/>
              </w:rPr>
              <w:t>Karty kontrolne i statystyczne sterowanie procesami poprodukcyjnymi; standaryzacja, planowanie jakości i dokumentacja systemu zarządzania</w:t>
            </w:r>
          </w:p>
        </w:tc>
      </w:tr>
      <w:tr w:rsidR="009723C1" w:rsidRPr="00F97B2C" w14:paraId="3328D877" w14:textId="77777777" w:rsidTr="006D4A2F">
        <w:trPr>
          <w:cantSplit/>
        </w:trPr>
        <w:tc>
          <w:tcPr>
            <w:tcW w:w="2324" w:type="dxa"/>
            <w:vAlign w:val="center"/>
          </w:tcPr>
          <w:p w14:paraId="5A959367"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Zapewnianie jakości </w:t>
            </w:r>
          </w:p>
          <w:p w14:paraId="3744BA7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A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assurance</w:t>
            </w:r>
            <w:proofErr w:type="spellEnd"/>
            <w:r w:rsidRPr="00F97B2C">
              <w:rPr>
                <w:sz w:val="16"/>
                <w:szCs w:val="16"/>
                <w:lang w:val="pl-PL"/>
              </w:rPr>
              <w:t xml:space="preserve">); </w:t>
            </w:r>
          </w:p>
        </w:tc>
        <w:tc>
          <w:tcPr>
            <w:tcW w:w="1701" w:type="dxa"/>
            <w:vAlign w:val="center"/>
          </w:tcPr>
          <w:p w14:paraId="62B1940F" w14:textId="75BAF4A0" w:rsidR="009723C1" w:rsidRPr="00F97B2C" w:rsidRDefault="00914FBF" w:rsidP="00E45F30">
            <w:pPr>
              <w:spacing w:line="300" w:lineRule="auto"/>
              <w:ind w:firstLine="0"/>
              <w:jc w:val="left"/>
              <w:rPr>
                <w:sz w:val="16"/>
                <w:szCs w:val="16"/>
                <w:lang w:val="pl-PL"/>
              </w:rPr>
            </w:pPr>
            <w:r w:rsidRPr="00F97B2C">
              <w:rPr>
                <w:sz w:val="16"/>
                <w:szCs w:val="16"/>
                <w:lang w:val="pl-PL"/>
              </w:rPr>
              <w:t xml:space="preserve">lata </w:t>
            </w:r>
            <w:r w:rsidR="009723C1" w:rsidRPr="00F97B2C">
              <w:rPr>
                <w:sz w:val="16"/>
                <w:szCs w:val="16"/>
                <w:lang w:val="pl-PL"/>
              </w:rPr>
              <w:t>60. XX w.</w:t>
            </w:r>
          </w:p>
        </w:tc>
        <w:tc>
          <w:tcPr>
            <w:tcW w:w="5046" w:type="dxa"/>
            <w:vAlign w:val="center"/>
          </w:tcPr>
          <w:p w14:paraId="5189EBD3" w14:textId="77777777" w:rsidR="009723C1" w:rsidRPr="00F97B2C" w:rsidRDefault="009723C1" w:rsidP="00E45F30">
            <w:pPr>
              <w:pStyle w:val="TekstTabeli"/>
              <w:rPr>
                <w:sz w:val="16"/>
                <w:szCs w:val="16"/>
                <w:lang w:val="pl-PL"/>
              </w:rPr>
            </w:pPr>
            <w:r w:rsidRPr="00F97B2C">
              <w:rPr>
                <w:sz w:val="16"/>
                <w:szCs w:val="16"/>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F97B2C" w14:paraId="55283ED6" w14:textId="77777777" w:rsidTr="006D4A2F">
        <w:trPr>
          <w:cantSplit/>
        </w:trPr>
        <w:tc>
          <w:tcPr>
            <w:tcW w:w="2324" w:type="dxa"/>
            <w:vAlign w:val="center"/>
          </w:tcPr>
          <w:p w14:paraId="41052CC4"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Kompleksowe zarządzanie jakością </w:t>
            </w:r>
          </w:p>
          <w:p w14:paraId="7E932561"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TQM – Total </w:t>
            </w:r>
            <w:proofErr w:type="spellStart"/>
            <w:r w:rsidRPr="00F97B2C">
              <w:rPr>
                <w:sz w:val="16"/>
                <w:szCs w:val="16"/>
                <w:lang w:val="pl-PL"/>
              </w:rPr>
              <w:t>Quality</w:t>
            </w:r>
            <w:proofErr w:type="spellEnd"/>
            <w:r w:rsidRPr="00F97B2C">
              <w:rPr>
                <w:sz w:val="16"/>
                <w:szCs w:val="16"/>
                <w:lang w:val="pl-PL"/>
              </w:rPr>
              <w:t xml:space="preserve"> Management)</w:t>
            </w:r>
          </w:p>
        </w:tc>
        <w:tc>
          <w:tcPr>
            <w:tcW w:w="1701" w:type="dxa"/>
            <w:vAlign w:val="center"/>
          </w:tcPr>
          <w:p w14:paraId="6E0DF3B2" w14:textId="67419F87" w:rsidR="009723C1" w:rsidRPr="00F97B2C" w:rsidRDefault="00914FBF" w:rsidP="00E45F30">
            <w:pPr>
              <w:keepNext/>
              <w:spacing w:line="300" w:lineRule="auto"/>
              <w:ind w:firstLine="0"/>
              <w:jc w:val="left"/>
              <w:rPr>
                <w:sz w:val="16"/>
                <w:szCs w:val="16"/>
                <w:lang w:val="pl-PL"/>
              </w:rPr>
            </w:pPr>
            <w:r w:rsidRPr="00F97B2C">
              <w:rPr>
                <w:sz w:val="16"/>
                <w:szCs w:val="16"/>
                <w:lang w:val="pl-PL"/>
              </w:rPr>
              <w:t xml:space="preserve">lata </w:t>
            </w:r>
            <w:r w:rsidR="009723C1" w:rsidRPr="00F97B2C">
              <w:rPr>
                <w:sz w:val="16"/>
                <w:szCs w:val="16"/>
                <w:lang w:val="pl-PL"/>
              </w:rPr>
              <w:t>80. XX w.</w:t>
            </w:r>
          </w:p>
        </w:tc>
        <w:tc>
          <w:tcPr>
            <w:tcW w:w="5046" w:type="dxa"/>
            <w:vAlign w:val="center"/>
          </w:tcPr>
          <w:p w14:paraId="284ADE70" w14:textId="77777777" w:rsidR="009723C1" w:rsidRPr="00F97B2C" w:rsidRDefault="009723C1" w:rsidP="00E45F30">
            <w:pPr>
              <w:pStyle w:val="TekstTabeli"/>
              <w:rPr>
                <w:sz w:val="16"/>
                <w:szCs w:val="16"/>
                <w:lang w:val="pl-PL"/>
              </w:rPr>
            </w:pPr>
            <w:r w:rsidRPr="00F97B2C">
              <w:rPr>
                <w:sz w:val="16"/>
                <w:szCs w:val="16"/>
                <w:lang w:val="pl-PL"/>
              </w:rPr>
              <w:t>Orientacja na klienta i długoterminowe prognozowanie, polityka jakości, strategiczna misja i wizja, zaangażowanie pracowników.</w:t>
            </w:r>
          </w:p>
          <w:p w14:paraId="5B444262" w14:textId="77777777" w:rsidR="009723C1" w:rsidRPr="00F97B2C" w:rsidRDefault="009723C1" w:rsidP="00E45F30">
            <w:pPr>
              <w:pStyle w:val="TekstTabeli"/>
              <w:rPr>
                <w:sz w:val="16"/>
                <w:szCs w:val="16"/>
                <w:lang w:val="pl-PL"/>
              </w:rPr>
            </w:pPr>
            <w:r w:rsidRPr="00F97B2C">
              <w:rPr>
                <w:sz w:val="16"/>
                <w:szCs w:val="16"/>
                <w:lang w:val="pl-PL"/>
              </w:rPr>
              <w:t>Przywództwo, ludzie i procesy.</w:t>
            </w:r>
          </w:p>
          <w:p w14:paraId="64B37F51" w14:textId="77777777" w:rsidR="009723C1" w:rsidRPr="00F97B2C" w:rsidRDefault="009723C1" w:rsidP="00E45F30">
            <w:pPr>
              <w:pStyle w:val="TekstTabeli"/>
              <w:rPr>
                <w:sz w:val="16"/>
                <w:szCs w:val="16"/>
                <w:lang w:val="pl-PL"/>
              </w:rPr>
            </w:pPr>
            <w:r w:rsidRPr="00F97B2C">
              <w:rPr>
                <w:sz w:val="16"/>
                <w:szCs w:val="16"/>
                <w:lang w:val="pl-PL"/>
              </w:rPr>
              <w:t>Z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4E4C9F82" w14:textId="64B4CB62" w:rsidR="00ED282A" w:rsidRDefault="005918E7" w:rsidP="00ED282A">
      <w:r>
        <w:t>Świadomość tego</w:t>
      </w:r>
      <w:r w:rsidR="00914FBF">
        <w:t>,</w:t>
      </w:r>
      <w:r>
        <w:t xml:space="preserve"> kim jest klient organizacji, a także koncentracja na dostarczaniu jak najwyższej wartości dla klienta są jedną z podstaw nowoczesnych koncepcji zarządzania jakością. </w:t>
      </w:r>
      <w:r w:rsidR="00056634">
        <w:t>W odniesieniu do uczelni pojęcie klienta jest zbyt wąskie</w:t>
      </w:r>
      <w:r w:rsidR="00AF2B8F">
        <w:t xml:space="preserve">. </w:t>
      </w:r>
      <w:r w:rsidR="00665D37">
        <w:t>Pierwsze szeroko rozpowszechnione definicje pojęcia interesariusza pochodzą z prac Freemana, który pod tym określeniem rozumiał w</w:t>
      </w:r>
      <w:r w:rsidR="00665D37" w:rsidRPr="00D82766">
        <w:t>szystkie osoby i grupy</w:t>
      </w:r>
      <w:r w:rsidR="00056634">
        <w:t>,</w:t>
      </w:r>
      <w:r w:rsidR="00665D37" w:rsidRPr="00D82766">
        <w:t xml:space="preserve"> które są pod wpływem organizacji lub mogą mieć wpływ na osiąganie celów tej organizacji</w:t>
      </w:r>
      <w:r w:rsidR="00665D37">
        <w:t xml:space="preserve"> </w:t>
      </w:r>
      <w:r w:rsidR="00665D37">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65D37">
        <w:fldChar w:fldCharType="separate"/>
      </w:r>
      <w:r w:rsidR="00665D37" w:rsidRPr="00665D37">
        <w:rPr>
          <w:noProof/>
        </w:rPr>
        <w:t>(por. Freeman &amp; Reed, 1983)</w:t>
      </w:r>
      <w:r w:rsidR="00665D37">
        <w:fldChar w:fldCharType="end"/>
      </w:r>
      <w:r w:rsidR="00665D37">
        <w:t xml:space="preserve">. </w:t>
      </w:r>
      <w:r w:rsidR="009935B2">
        <w:t>Uwzględniając specyfikę uczelni, a także kontekst zarządzania jakością</w:t>
      </w:r>
      <w:r w:rsidR="00914FBF">
        <w:t>,</w:t>
      </w:r>
      <w:r w:rsidR="009935B2">
        <w:t xml:space="preserve">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056634">
        <w:t xml:space="preserve"> </w:t>
      </w:r>
      <w:r w:rsidR="009935B2" w:rsidRPr="00BA28AB">
        <w:rPr>
          <w:b/>
          <w:bCs/>
        </w:rPr>
        <w:t>istotne z punktu widzenia zarządzania organizacją</w:t>
      </w:r>
      <w:r w:rsidR="009935B2">
        <w:t>.</w:t>
      </w:r>
      <w:r w:rsidR="00FA3FDC">
        <w:t xml:space="preserve"> </w:t>
      </w:r>
      <w:r w:rsidR="00ED282A">
        <w:t>Celem analiz interesariuszy i podziału na kategorie jest obranie odpowiednich strategii działań wobec różnych grup. Na przykład korzystając z mapy siły (władzy) i</w:t>
      </w:r>
      <w:r w:rsidR="00056634">
        <w:t> </w:t>
      </w:r>
      <w:r w:rsidR="00ED282A">
        <w:t>zainteresowania (</w:t>
      </w:r>
      <w:r w:rsidR="00ED282A">
        <w:fldChar w:fldCharType="begin"/>
      </w:r>
      <w:r w:rsidR="00ED282A">
        <w:instrText xml:space="preserve"> REF _Ref182925332 \h </w:instrText>
      </w:r>
      <w:r w:rsidR="00ED282A">
        <w:fldChar w:fldCharType="separate"/>
      </w:r>
      <w:r w:rsidR="00E64BAC">
        <w:t xml:space="preserve">Rysunek </w:t>
      </w:r>
      <w:r w:rsidR="00E64BAC">
        <w:rPr>
          <w:noProof/>
        </w:rPr>
        <w:t>3</w:t>
      </w:r>
      <w:r w:rsidR="00ED282A">
        <w:fldChar w:fldCharType="end"/>
      </w:r>
      <w:r w:rsidR="00ED282A">
        <w:t>) można uzyskać podpowiedzi dla strategicznych kierunków działania.</w:t>
      </w:r>
    </w:p>
    <w:p w14:paraId="6C9015D1" w14:textId="77777777" w:rsidR="00ED282A" w:rsidRDefault="00ED282A" w:rsidP="00ED282A">
      <w:pPr>
        <w:pStyle w:val="Rysunek"/>
      </w:pPr>
      <w:r>
        <w:rPr>
          <w:noProof/>
        </w:rPr>
        <w:drawing>
          <wp:inline distT="0" distB="0" distL="0" distR="0" wp14:anchorId="46DC95ED" wp14:editId="008E3D88">
            <wp:extent cx="2467475" cy="1800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7475" cy="1800000"/>
                    </a:xfrm>
                    <a:prstGeom prst="rect">
                      <a:avLst/>
                    </a:prstGeom>
                    <a:noFill/>
                    <a:ln>
                      <a:noFill/>
                    </a:ln>
                  </pic:spPr>
                </pic:pic>
              </a:graphicData>
            </a:graphic>
          </wp:inline>
        </w:drawing>
      </w:r>
    </w:p>
    <w:p w14:paraId="6EA1D9BA" w14:textId="35D7B442" w:rsidR="00ED282A" w:rsidRPr="00D62AE5" w:rsidRDefault="00ED282A" w:rsidP="00ED282A">
      <w:pPr>
        <w:pStyle w:val="Tytutabeli"/>
      </w:pPr>
      <w:bookmarkStart w:id="25" w:name="_Ref182925332"/>
      <w:bookmarkStart w:id="26" w:name="_Toc182910002"/>
      <w:bookmarkStart w:id="27" w:name="_Toc183082910"/>
      <w:r>
        <w:t xml:space="preserve">Rysunek </w:t>
      </w:r>
      <w:fldSimple w:instr=" SEQ Rysunek \* ARABIC ">
        <w:r w:rsidR="00E64BAC">
          <w:rPr>
            <w:noProof/>
          </w:rPr>
          <w:t>3</w:t>
        </w:r>
      </w:fldSimple>
      <w:bookmarkEnd w:id="25"/>
      <w:r>
        <w:rPr>
          <w:noProof/>
        </w:rPr>
        <w:t>.</w:t>
      </w:r>
      <w:r>
        <w:t xml:space="preserve"> Kierunki strategii działań wobec różnych interesariuszy w zależności od umiejscowienia na mapie siły (władzy) versus zainteresowanie</w:t>
      </w:r>
      <w:bookmarkEnd w:id="26"/>
      <w:bookmarkEnd w:id="27"/>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CAF1C1F" w14:textId="173A81A5" w:rsidR="009935B2" w:rsidRDefault="009935B2" w:rsidP="00FA3FDC">
      <w:r>
        <w:t>Pośród licznych</w:t>
      </w:r>
      <w:r w:rsidR="00B150ED">
        <w:t>, w odniesieniu do zarządzania uczelniami,</w:t>
      </w:r>
      <w:r>
        <w:t xml:space="preserve"> grup interesariuszy nie wszystkie posiadają </w:t>
      </w:r>
      <w:r w:rsidR="00914FBF">
        <w:t xml:space="preserve">równie </w:t>
      </w:r>
      <w:r>
        <w:t xml:space="preserve">istotne znaczenie. W celu wstępnego </w:t>
      </w:r>
      <w:r w:rsidR="00ED47A1">
        <w:t>określenia</w:t>
      </w:r>
      <w:r>
        <w:t xml:space="preserve"> grup uznawanych za najbardziej adekwatne do uwzględniania w praktyce uczelni zdecydowano się wykorzystać badanie literaturowe </w:t>
      </w:r>
      <w:r w:rsidR="00B150ED">
        <w:t>inspirowane</w:t>
      </w:r>
      <w:r>
        <w:t xml:space="preserve"> metod</w:t>
      </w:r>
      <w:r w:rsidR="00B150ED">
        <w:t>ą</w:t>
      </w:r>
      <w:r>
        <w:t xml:space="preserve">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w:t>
      </w:r>
      <w:r>
        <w:lastRenderedPageBreak/>
        <w:t xml:space="preserve">konkretnych grup interesariuszy uczelni w tytułach i abstraktach recenzowanych artykułów naukowych dostępnych w uznanej bazie artykułów. Badanie takie przeprowadzono przy wykorzystaniu bazy </w:t>
      </w:r>
      <w:proofErr w:type="spellStart"/>
      <w:r>
        <w:t>Scopus</w:t>
      </w:r>
      <w:proofErr w:type="spellEnd"/>
      <w:r>
        <w:t xml:space="preserve"> w roku 2023.</w:t>
      </w:r>
      <w:r w:rsidR="00FA3FDC">
        <w:t xml:space="preserve"> D</w:t>
      </w:r>
      <w:r>
        <w:t>o dalszej analizy przyjęto wyniki otrzymane dla zapytania przedstawionego poniżej:</w:t>
      </w:r>
    </w:p>
    <w:p w14:paraId="54D6AD46" w14:textId="7E24BC7B" w:rsidR="009935B2" w:rsidRPr="005F7DE1" w:rsidRDefault="009935B2" w:rsidP="009935B2">
      <w:pPr>
        <w:rPr>
          <w:sz w:val="18"/>
          <w:szCs w:val="18"/>
          <w:lang w:val="en-GB"/>
        </w:rPr>
      </w:pPr>
      <w:r w:rsidRPr="00281B1D">
        <w:rPr>
          <w:sz w:val="16"/>
          <w:szCs w:val="16"/>
          <w:lang w:val="en-GB"/>
        </w:rPr>
        <w:t>(TITLE-ABS-KEY ("stakeholders in higher education") OR TITLE-ABS-KEY ("higher education stakeholders") OR TITLE-ABS-KEY ("university sta</w:t>
      </w:r>
      <w:r w:rsidRPr="00ED282A">
        <w:rPr>
          <w:sz w:val="16"/>
          <w:szCs w:val="16"/>
          <w:lang w:val="en-GB"/>
        </w:rPr>
        <w:t>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7C524C60" w:rsidR="009935B2" w:rsidRDefault="009935B2" w:rsidP="00ED282A">
      <w:pPr>
        <w:ind w:firstLine="0"/>
      </w:pPr>
      <w:r>
        <w:t>Tak sformułowane zapytanie poskutkowało otrzymaniem 479 wyników.</w:t>
      </w:r>
      <w:r w:rsidR="00ED282A">
        <w:t xml:space="preserve"> </w:t>
      </w:r>
      <w:r>
        <w:t xml:space="preserve">Po dokonaniu </w:t>
      </w:r>
      <w:r w:rsidR="00FA3FDC">
        <w:t xml:space="preserve">niezbędnych </w:t>
      </w:r>
      <w:proofErr w:type="spellStart"/>
      <w:r>
        <w:t>wyłączeń</w:t>
      </w:r>
      <w:proofErr w:type="spellEnd"/>
      <w:r>
        <w:t xml:space="preserve"> lista zawierała 474 artykuły.</w:t>
      </w:r>
      <w:r w:rsidR="00ED282A">
        <w:t xml:space="preserve"> </w:t>
      </w:r>
      <w:r>
        <w:t xml:space="preserve">Łącznie przeanalizowano zgodność z kontekstem odnoszącym się do interesariuszy uczelni 285 różnych fraz (słowa lub określenia składające się z kilku słów). </w:t>
      </w:r>
      <w:r w:rsidR="00FA3FDC">
        <w:t xml:space="preserve">Podsumowanie </w:t>
      </w:r>
      <w:r>
        <w:t xml:space="preserve">liczby wystąpień określeń odnoszących się do poszczególnych grup interesariuszy w zestawie badanych abstraktów </w:t>
      </w:r>
      <w:r w:rsidR="00FA3FDC">
        <w:t>przedstawiono w Tabeli </w:t>
      </w:r>
      <w:r w:rsidR="004C7234">
        <w:t>2</w:t>
      </w:r>
      <w:r>
        <w:t>.</w:t>
      </w:r>
    </w:p>
    <w:p w14:paraId="6218539A" w14:textId="10388150" w:rsidR="009935B2" w:rsidRDefault="009935B2" w:rsidP="009935B2">
      <w:pPr>
        <w:pStyle w:val="Tytutabeli"/>
      </w:pPr>
      <w:bookmarkStart w:id="28" w:name="_Toc182910015"/>
      <w:bookmarkStart w:id="29" w:name="_Toc183082899"/>
      <w:r>
        <w:t xml:space="preserve">Tabela </w:t>
      </w:r>
      <w:fldSimple w:instr=" SEQ Tabela \* ARABIC ">
        <w:r w:rsidR="00E64BAC">
          <w:rPr>
            <w:noProof/>
          </w:rPr>
          <w:t>2</w:t>
        </w:r>
      </w:fldSimple>
      <w:r>
        <w:rPr>
          <w:noProof/>
        </w:rPr>
        <w:t>.</w:t>
      </w:r>
      <w:r>
        <w:t xml:space="preserve"> Podsumowanie liczności wystąpień określeń odnoszących się do interesariuszy uczelni w abstraktach analizowanych artykułów naukowych.</w:t>
      </w:r>
      <w:bookmarkEnd w:id="28"/>
      <w:bookmarkEnd w:id="29"/>
    </w:p>
    <w:tbl>
      <w:tblPr>
        <w:tblStyle w:val="TableGrid"/>
        <w:tblW w:w="0" w:type="auto"/>
        <w:tblLook w:val="04A0" w:firstRow="1" w:lastRow="0" w:firstColumn="1" w:lastColumn="0" w:noHBand="0" w:noVBand="1"/>
      </w:tblPr>
      <w:tblGrid>
        <w:gridCol w:w="5669"/>
        <w:gridCol w:w="3402"/>
      </w:tblGrid>
      <w:tr w:rsidR="00ED282A" w:rsidRPr="00F97B2C" w14:paraId="4D6AE7B0" w14:textId="77777777" w:rsidTr="00ED282A">
        <w:trPr>
          <w:cantSplit/>
          <w:tblHeader/>
        </w:trPr>
        <w:tc>
          <w:tcPr>
            <w:tcW w:w="5669" w:type="dxa"/>
          </w:tcPr>
          <w:p w14:paraId="5A4C2C16" w14:textId="77777777" w:rsidR="009935B2" w:rsidRPr="00F97B2C" w:rsidRDefault="009935B2" w:rsidP="00E45F30">
            <w:pPr>
              <w:pStyle w:val="TekstTabeli"/>
              <w:keepNext/>
              <w:rPr>
                <w:b/>
                <w:bCs w:val="0"/>
                <w:sz w:val="16"/>
                <w:szCs w:val="18"/>
              </w:rPr>
            </w:pPr>
            <w:r w:rsidRPr="00F97B2C">
              <w:rPr>
                <w:b/>
                <w:bCs w:val="0"/>
                <w:sz w:val="16"/>
                <w:szCs w:val="18"/>
              </w:rPr>
              <w:t xml:space="preserve">Grupa </w:t>
            </w:r>
            <w:proofErr w:type="spellStart"/>
            <w:r w:rsidRPr="00F97B2C">
              <w:rPr>
                <w:b/>
                <w:bCs w:val="0"/>
                <w:sz w:val="16"/>
                <w:szCs w:val="18"/>
              </w:rPr>
              <w:t>interesariuszy</w:t>
            </w:r>
            <w:proofErr w:type="spellEnd"/>
          </w:p>
        </w:tc>
        <w:tc>
          <w:tcPr>
            <w:tcW w:w="3402" w:type="dxa"/>
          </w:tcPr>
          <w:p w14:paraId="37442C79" w14:textId="77777777" w:rsidR="009935B2" w:rsidRPr="00F97B2C" w:rsidRDefault="009935B2" w:rsidP="00E45F30">
            <w:pPr>
              <w:pStyle w:val="TekstTabeli"/>
              <w:keepNext/>
              <w:rPr>
                <w:b/>
                <w:bCs w:val="0"/>
                <w:sz w:val="16"/>
                <w:szCs w:val="18"/>
              </w:rPr>
            </w:pPr>
            <w:proofErr w:type="spellStart"/>
            <w:r w:rsidRPr="00F97B2C">
              <w:rPr>
                <w:b/>
                <w:bCs w:val="0"/>
                <w:sz w:val="16"/>
                <w:szCs w:val="18"/>
              </w:rPr>
              <w:t>Liczność</w:t>
            </w:r>
            <w:proofErr w:type="spellEnd"/>
            <w:r w:rsidRPr="00F97B2C">
              <w:rPr>
                <w:b/>
                <w:bCs w:val="0"/>
                <w:sz w:val="16"/>
                <w:szCs w:val="18"/>
              </w:rPr>
              <w:t xml:space="preserve"> </w:t>
            </w:r>
            <w:proofErr w:type="spellStart"/>
            <w:r w:rsidRPr="00F97B2C">
              <w:rPr>
                <w:b/>
                <w:bCs w:val="0"/>
                <w:sz w:val="16"/>
                <w:szCs w:val="18"/>
              </w:rPr>
              <w:t>wystąpień</w:t>
            </w:r>
            <w:proofErr w:type="spellEnd"/>
          </w:p>
        </w:tc>
      </w:tr>
      <w:tr w:rsidR="00ED282A" w:rsidRPr="00F97B2C" w14:paraId="72E816FD" w14:textId="77777777" w:rsidTr="00ED282A">
        <w:trPr>
          <w:cantSplit/>
        </w:trPr>
        <w:tc>
          <w:tcPr>
            <w:tcW w:w="5669" w:type="dxa"/>
            <w:vAlign w:val="center"/>
          </w:tcPr>
          <w:p w14:paraId="19471A97" w14:textId="77777777" w:rsidR="009935B2" w:rsidRPr="00F97B2C" w:rsidRDefault="009935B2" w:rsidP="00E45F30">
            <w:pPr>
              <w:pStyle w:val="TekstTabeli"/>
              <w:rPr>
                <w:sz w:val="16"/>
                <w:szCs w:val="18"/>
              </w:rPr>
            </w:pPr>
            <w:proofErr w:type="spellStart"/>
            <w:r w:rsidRPr="00F97B2C">
              <w:rPr>
                <w:sz w:val="16"/>
                <w:szCs w:val="18"/>
              </w:rPr>
              <w:t>Studenci</w:t>
            </w:r>
            <w:proofErr w:type="spellEnd"/>
          </w:p>
        </w:tc>
        <w:tc>
          <w:tcPr>
            <w:tcW w:w="3402" w:type="dxa"/>
            <w:vAlign w:val="center"/>
          </w:tcPr>
          <w:p w14:paraId="57D3C98D" w14:textId="77777777" w:rsidR="009935B2" w:rsidRPr="00F97B2C" w:rsidRDefault="009935B2" w:rsidP="00E45F30">
            <w:pPr>
              <w:pStyle w:val="TekstTabeli"/>
              <w:rPr>
                <w:sz w:val="16"/>
                <w:szCs w:val="18"/>
              </w:rPr>
            </w:pPr>
            <w:r w:rsidRPr="00F97B2C">
              <w:rPr>
                <w:sz w:val="16"/>
                <w:szCs w:val="18"/>
              </w:rPr>
              <w:t>278</w:t>
            </w:r>
          </w:p>
        </w:tc>
      </w:tr>
      <w:tr w:rsidR="00ED282A" w:rsidRPr="00F97B2C" w14:paraId="132999F6" w14:textId="77777777" w:rsidTr="00ED282A">
        <w:trPr>
          <w:cantSplit/>
        </w:trPr>
        <w:tc>
          <w:tcPr>
            <w:tcW w:w="5669" w:type="dxa"/>
            <w:vAlign w:val="center"/>
          </w:tcPr>
          <w:p w14:paraId="4CC6CFE9" w14:textId="77777777" w:rsidR="009935B2" w:rsidRPr="00F97B2C" w:rsidRDefault="009935B2" w:rsidP="00E45F30">
            <w:pPr>
              <w:pStyle w:val="TekstTabeli"/>
              <w:rPr>
                <w:sz w:val="16"/>
                <w:szCs w:val="18"/>
              </w:rPr>
            </w:pPr>
            <w:proofErr w:type="spellStart"/>
            <w:r w:rsidRPr="00F97B2C">
              <w:rPr>
                <w:sz w:val="16"/>
                <w:szCs w:val="18"/>
              </w:rPr>
              <w:t>Wykładowcy</w:t>
            </w:r>
            <w:proofErr w:type="spellEnd"/>
            <w:r w:rsidRPr="00F97B2C">
              <w:rPr>
                <w:sz w:val="16"/>
                <w:szCs w:val="18"/>
              </w:rPr>
              <w:t xml:space="preserve"> / </w:t>
            </w:r>
            <w:proofErr w:type="spellStart"/>
            <w:r w:rsidRPr="00F97B2C">
              <w:rPr>
                <w:sz w:val="16"/>
                <w:szCs w:val="18"/>
              </w:rPr>
              <w:t>naukowcy</w:t>
            </w:r>
            <w:proofErr w:type="spellEnd"/>
          </w:p>
        </w:tc>
        <w:tc>
          <w:tcPr>
            <w:tcW w:w="3402" w:type="dxa"/>
            <w:vAlign w:val="center"/>
          </w:tcPr>
          <w:p w14:paraId="0222FBFC" w14:textId="77777777" w:rsidR="009935B2" w:rsidRPr="00F97B2C" w:rsidRDefault="009935B2" w:rsidP="00E45F30">
            <w:pPr>
              <w:pStyle w:val="TekstTabeli"/>
              <w:rPr>
                <w:sz w:val="16"/>
                <w:szCs w:val="18"/>
              </w:rPr>
            </w:pPr>
            <w:r w:rsidRPr="00F97B2C">
              <w:rPr>
                <w:sz w:val="16"/>
                <w:szCs w:val="18"/>
              </w:rPr>
              <w:t>246</w:t>
            </w:r>
          </w:p>
        </w:tc>
      </w:tr>
      <w:tr w:rsidR="00ED282A" w:rsidRPr="00F97B2C" w14:paraId="4F18315E" w14:textId="77777777" w:rsidTr="00ED282A">
        <w:trPr>
          <w:cantSplit/>
        </w:trPr>
        <w:tc>
          <w:tcPr>
            <w:tcW w:w="5669" w:type="dxa"/>
            <w:vAlign w:val="center"/>
          </w:tcPr>
          <w:p w14:paraId="3E043AAD" w14:textId="77777777" w:rsidR="009935B2" w:rsidRPr="00F97B2C" w:rsidRDefault="009935B2" w:rsidP="00E45F30">
            <w:pPr>
              <w:pStyle w:val="TekstTabeli"/>
              <w:rPr>
                <w:sz w:val="16"/>
                <w:szCs w:val="18"/>
              </w:rPr>
            </w:pP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władz</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434BD431" w14:textId="77777777" w:rsidR="009935B2" w:rsidRPr="00F97B2C" w:rsidRDefault="009935B2" w:rsidP="00E45F30">
            <w:pPr>
              <w:pStyle w:val="TekstTabeli"/>
              <w:rPr>
                <w:sz w:val="16"/>
                <w:szCs w:val="18"/>
              </w:rPr>
            </w:pPr>
            <w:r w:rsidRPr="00F97B2C">
              <w:rPr>
                <w:sz w:val="16"/>
                <w:szCs w:val="18"/>
              </w:rPr>
              <w:t>167</w:t>
            </w:r>
          </w:p>
        </w:tc>
      </w:tr>
      <w:tr w:rsidR="00ED282A" w:rsidRPr="00F97B2C" w14:paraId="75BC8C3E" w14:textId="77777777" w:rsidTr="00ED282A">
        <w:trPr>
          <w:cantSplit/>
        </w:trPr>
        <w:tc>
          <w:tcPr>
            <w:tcW w:w="5669" w:type="dxa"/>
            <w:vAlign w:val="center"/>
          </w:tcPr>
          <w:p w14:paraId="6E2ACD9E" w14:textId="77777777" w:rsidR="009935B2" w:rsidRPr="00F97B2C" w:rsidRDefault="009935B2" w:rsidP="00E45F30">
            <w:pPr>
              <w:pStyle w:val="TekstTabeli"/>
              <w:rPr>
                <w:sz w:val="16"/>
                <w:szCs w:val="18"/>
              </w:rPr>
            </w:pPr>
            <w:proofErr w:type="spellStart"/>
            <w:r w:rsidRPr="00F97B2C">
              <w:rPr>
                <w:sz w:val="16"/>
                <w:szCs w:val="18"/>
              </w:rPr>
              <w:t>Społeczeństwo</w:t>
            </w:r>
            <w:proofErr w:type="spellEnd"/>
            <w:r w:rsidRPr="00F97B2C">
              <w:rPr>
                <w:sz w:val="16"/>
                <w:szCs w:val="18"/>
              </w:rPr>
              <w:t xml:space="preserve"> / media / </w:t>
            </w:r>
            <w:proofErr w:type="spellStart"/>
            <w:r w:rsidRPr="00F97B2C">
              <w:rPr>
                <w:sz w:val="16"/>
                <w:szCs w:val="18"/>
              </w:rPr>
              <w:t>otoczenie</w:t>
            </w:r>
            <w:proofErr w:type="spellEnd"/>
          </w:p>
        </w:tc>
        <w:tc>
          <w:tcPr>
            <w:tcW w:w="3402" w:type="dxa"/>
            <w:vAlign w:val="center"/>
          </w:tcPr>
          <w:p w14:paraId="7B1F2ADE" w14:textId="77777777" w:rsidR="009935B2" w:rsidRPr="00F97B2C" w:rsidRDefault="009935B2" w:rsidP="00E45F30">
            <w:pPr>
              <w:pStyle w:val="TekstTabeli"/>
              <w:rPr>
                <w:sz w:val="16"/>
                <w:szCs w:val="18"/>
              </w:rPr>
            </w:pPr>
            <w:r w:rsidRPr="00F97B2C">
              <w:rPr>
                <w:sz w:val="16"/>
                <w:szCs w:val="18"/>
              </w:rPr>
              <w:t>92</w:t>
            </w:r>
          </w:p>
        </w:tc>
      </w:tr>
      <w:tr w:rsidR="00ED282A" w:rsidRPr="00F97B2C" w14:paraId="25A40638" w14:textId="77777777" w:rsidTr="00ED282A">
        <w:trPr>
          <w:cantSplit/>
        </w:trPr>
        <w:tc>
          <w:tcPr>
            <w:tcW w:w="5669" w:type="dxa"/>
            <w:vAlign w:val="center"/>
          </w:tcPr>
          <w:p w14:paraId="5D5D21A1" w14:textId="71D9AE57" w:rsidR="009935B2" w:rsidRPr="00F97B2C" w:rsidRDefault="009935B2" w:rsidP="00E45F30">
            <w:pPr>
              <w:pStyle w:val="TekstTabeli"/>
              <w:rPr>
                <w:sz w:val="16"/>
                <w:szCs w:val="18"/>
                <w:lang w:val="pl-PL"/>
              </w:rPr>
            </w:pPr>
            <w:r w:rsidRPr="00F97B2C">
              <w:rPr>
                <w:sz w:val="16"/>
                <w:szCs w:val="18"/>
                <w:lang w:val="pl-PL"/>
              </w:rPr>
              <w:t>Przedstawiciele władz państwowych (regionalnych i centralnych)</w:t>
            </w:r>
          </w:p>
        </w:tc>
        <w:tc>
          <w:tcPr>
            <w:tcW w:w="3402" w:type="dxa"/>
            <w:vAlign w:val="center"/>
          </w:tcPr>
          <w:p w14:paraId="58E0081C" w14:textId="77777777" w:rsidR="009935B2" w:rsidRPr="00F97B2C" w:rsidRDefault="009935B2" w:rsidP="00E45F30">
            <w:pPr>
              <w:pStyle w:val="TekstTabeli"/>
              <w:rPr>
                <w:sz w:val="16"/>
                <w:szCs w:val="18"/>
              </w:rPr>
            </w:pPr>
            <w:r w:rsidRPr="00F97B2C">
              <w:rPr>
                <w:sz w:val="16"/>
                <w:szCs w:val="18"/>
              </w:rPr>
              <w:t>92</w:t>
            </w:r>
          </w:p>
        </w:tc>
      </w:tr>
      <w:tr w:rsidR="00ED282A" w:rsidRPr="00F97B2C" w14:paraId="0CEC78EF" w14:textId="77777777" w:rsidTr="00ED282A">
        <w:trPr>
          <w:cantSplit/>
        </w:trPr>
        <w:tc>
          <w:tcPr>
            <w:tcW w:w="5669" w:type="dxa"/>
            <w:vAlign w:val="center"/>
          </w:tcPr>
          <w:p w14:paraId="208F6956" w14:textId="77777777" w:rsidR="009935B2" w:rsidRPr="00F97B2C" w:rsidRDefault="009935B2" w:rsidP="00E45F30">
            <w:pPr>
              <w:pStyle w:val="TekstTabeli"/>
              <w:rPr>
                <w:sz w:val="16"/>
                <w:szCs w:val="18"/>
              </w:rPr>
            </w:pPr>
            <w:proofErr w:type="spellStart"/>
            <w:r w:rsidRPr="00F97B2C">
              <w:rPr>
                <w:sz w:val="16"/>
                <w:szCs w:val="18"/>
              </w:rPr>
              <w:t>Pracodawcy</w:t>
            </w:r>
            <w:proofErr w:type="spellEnd"/>
            <w:r w:rsidRPr="00F97B2C">
              <w:rPr>
                <w:sz w:val="16"/>
                <w:szCs w:val="18"/>
              </w:rPr>
              <w:t xml:space="preserve"> / </w:t>
            </w:r>
            <w:proofErr w:type="spellStart"/>
            <w:r w:rsidRPr="00F97B2C">
              <w:rPr>
                <w:sz w:val="16"/>
                <w:szCs w:val="18"/>
              </w:rPr>
              <w:t>przedsiębiorcy</w:t>
            </w:r>
            <w:proofErr w:type="spellEnd"/>
            <w:r w:rsidRPr="00F97B2C">
              <w:rPr>
                <w:sz w:val="16"/>
                <w:szCs w:val="18"/>
              </w:rPr>
              <w:t xml:space="preserve"> / </w:t>
            </w: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biznesu</w:t>
            </w:r>
            <w:proofErr w:type="spellEnd"/>
          </w:p>
        </w:tc>
        <w:tc>
          <w:tcPr>
            <w:tcW w:w="3402" w:type="dxa"/>
            <w:vAlign w:val="center"/>
          </w:tcPr>
          <w:p w14:paraId="38C8DDA9" w14:textId="77777777" w:rsidR="009935B2" w:rsidRPr="00F97B2C" w:rsidRDefault="009935B2" w:rsidP="00E45F30">
            <w:pPr>
              <w:pStyle w:val="TekstTabeli"/>
              <w:rPr>
                <w:sz w:val="16"/>
                <w:szCs w:val="18"/>
              </w:rPr>
            </w:pPr>
            <w:r w:rsidRPr="00F97B2C">
              <w:rPr>
                <w:sz w:val="16"/>
                <w:szCs w:val="18"/>
              </w:rPr>
              <w:t>63</w:t>
            </w:r>
          </w:p>
        </w:tc>
      </w:tr>
      <w:tr w:rsidR="00ED282A" w:rsidRPr="00F97B2C" w14:paraId="0D59B213" w14:textId="77777777" w:rsidTr="00ED282A">
        <w:trPr>
          <w:cantSplit/>
        </w:trPr>
        <w:tc>
          <w:tcPr>
            <w:tcW w:w="5669" w:type="dxa"/>
            <w:vAlign w:val="center"/>
          </w:tcPr>
          <w:p w14:paraId="66E828D0" w14:textId="77777777" w:rsidR="009935B2" w:rsidRPr="00F97B2C" w:rsidRDefault="009935B2" w:rsidP="00E45F30">
            <w:pPr>
              <w:pStyle w:val="TekstTabeli"/>
              <w:rPr>
                <w:sz w:val="16"/>
                <w:szCs w:val="18"/>
              </w:rPr>
            </w:pPr>
            <w:proofErr w:type="spellStart"/>
            <w:r w:rsidRPr="00F97B2C">
              <w:rPr>
                <w:sz w:val="16"/>
                <w:szCs w:val="18"/>
              </w:rPr>
              <w:t>Pracownicy</w:t>
            </w:r>
            <w:proofErr w:type="spellEnd"/>
            <w:r w:rsidRPr="00F97B2C">
              <w:rPr>
                <w:sz w:val="16"/>
                <w:szCs w:val="18"/>
              </w:rPr>
              <w:t xml:space="preserve"> </w:t>
            </w:r>
            <w:proofErr w:type="spellStart"/>
            <w:r w:rsidRPr="00F97B2C">
              <w:rPr>
                <w:sz w:val="16"/>
                <w:szCs w:val="18"/>
              </w:rPr>
              <w:t>administracyjni</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7372920B" w14:textId="77777777" w:rsidR="009935B2" w:rsidRPr="00F97B2C" w:rsidRDefault="009935B2" w:rsidP="00E45F30">
            <w:pPr>
              <w:pStyle w:val="TekstTabeli"/>
              <w:rPr>
                <w:sz w:val="16"/>
                <w:szCs w:val="18"/>
              </w:rPr>
            </w:pPr>
            <w:r w:rsidRPr="00F97B2C">
              <w:rPr>
                <w:sz w:val="16"/>
                <w:szCs w:val="18"/>
              </w:rPr>
              <w:t>49</w:t>
            </w:r>
          </w:p>
        </w:tc>
      </w:tr>
      <w:tr w:rsidR="00ED282A" w:rsidRPr="00F97B2C" w14:paraId="1B1259AB" w14:textId="77777777" w:rsidTr="00ED282A">
        <w:trPr>
          <w:cantSplit/>
        </w:trPr>
        <w:tc>
          <w:tcPr>
            <w:tcW w:w="5669" w:type="dxa"/>
            <w:vAlign w:val="center"/>
          </w:tcPr>
          <w:p w14:paraId="451142F7" w14:textId="77777777" w:rsidR="009935B2" w:rsidRPr="00F97B2C" w:rsidRDefault="009935B2" w:rsidP="00E45F30">
            <w:pPr>
              <w:pStyle w:val="TekstTabeli"/>
              <w:rPr>
                <w:sz w:val="16"/>
                <w:szCs w:val="18"/>
              </w:rPr>
            </w:pPr>
            <w:proofErr w:type="spellStart"/>
            <w:r w:rsidRPr="00F97B2C">
              <w:rPr>
                <w:sz w:val="16"/>
                <w:szCs w:val="18"/>
              </w:rPr>
              <w:t>Absolwenci</w:t>
            </w:r>
            <w:proofErr w:type="spellEnd"/>
          </w:p>
        </w:tc>
        <w:tc>
          <w:tcPr>
            <w:tcW w:w="3402" w:type="dxa"/>
            <w:vAlign w:val="center"/>
          </w:tcPr>
          <w:p w14:paraId="4242E32F" w14:textId="77777777" w:rsidR="009935B2" w:rsidRPr="00F97B2C" w:rsidRDefault="009935B2" w:rsidP="00E45F30">
            <w:pPr>
              <w:pStyle w:val="TekstTabeli"/>
              <w:rPr>
                <w:sz w:val="16"/>
                <w:szCs w:val="18"/>
              </w:rPr>
            </w:pPr>
            <w:r w:rsidRPr="00F97B2C">
              <w:rPr>
                <w:sz w:val="16"/>
                <w:szCs w:val="18"/>
              </w:rPr>
              <w:t>40</w:t>
            </w:r>
          </w:p>
        </w:tc>
      </w:tr>
      <w:tr w:rsidR="00ED282A" w:rsidRPr="00F97B2C" w14:paraId="0C447117" w14:textId="77777777" w:rsidTr="00ED282A">
        <w:trPr>
          <w:cantSplit/>
        </w:trPr>
        <w:tc>
          <w:tcPr>
            <w:tcW w:w="5669" w:type="dxa"/>
            <w:vAlign w:val="center"/>
          </w:tcPr>
          <w:p w14:paraId="2A06B590" w14:textId="77777777" w:rsidR="009935B2" w:rsidRPr="00F97B2C" w:rsidRDefault="009935B2" w:rsidP="00E45F30">
            <w:pPr>
              <w:pStyle w:val="TekstTabeli"/>
              <w:rPr>
                <w:sz w:val="16"/>
                <w:szCs w:val="18"/>
              </w:rPr>
            </w:pPr>
            <w:proofErr w:type="spellStart"/>
            <w:r w:rsidRPr="00F97B2C">
              <w:rPr>
                <w:sz w:val="16"/>
                <w:szCs w:val="18"/>
              </w:rPr>
              <w:t>Rodzice</w:t>
            </w:r>
            <w:proofErr w:type="spellEnd"/>
            <w:r w:rsidRPr="00F97B2C">
              <w:rPr>
                <w:sz w:val="16"/>
                <w:szCs w:val="18"/>
              </w:rPr>
              <w:t xml:space="preserve"> / </w:t>
            </w:r>
            <w:proofErr w:type="spellStart"/>
            <w:r w:rsidRPr="00F97B2C">
              <w:rPr>
                <w:sz w:val="16"/>
                <w:szCs w:val="18"/>
              </w:rPr>
              <w:t>opiekunowie</w:t>
            </w:r>
            <w:proofErr w:type="spellEnd"/>
            <w:r w:rsidRPr="00F97B2C">
              <w:rPr>
                <w:sz w:val="16"/>
                <w:szCs w:val="18"/>
              </w:rPr>
              <w:t xml:space="preserve"> </w:t>
            </w:r>
            <w:proofErr w:type="spellStart"/>
            <w:r w:rsidRPr="00F97B2C">
              <w:rPr>
                <w:sz w:val="16"/>
                <w:szCs w:val="18"/>
              </w:rPr>
              <w:t>studentów</w:t>
            </w:r>
            <w:proofErr w:type="spellEnd"/>
            <w:r w:rsidRPr="00F97B2C">
              <w:rPr>
                <w:sz w:val="16"/>
                <w:szCs w:val="18"/>
              </w:rPr>
              <w:t xml:space="preserve"> / </w:t>
            </w:r>
            <w:proofErr w:type="spellStart"/>
            <w:r w:rsidRPr="00F97B2C">
              <w:rPr>
                <w:sz w:val="16"/>
                <w:szCs w:val="18"/>
              </w:rPr>
              <w:t>rodziny</w:t>
            </w:r>
            <w:proofErr w:type="spellEnd"/>
          </w:p>
        </w:tc>
        <w:tc>
          <w:tcPr>
            <w:tcW w:w="3402" w:type="dxa"/>
            <w:vAlign w:val="center"/>
          </w:tcPr>
          <w:p w14:paraId="5E7010E1" w14:textId="77777777" w:rsidR="009935B2" w:rsidRPr="00F97B2C" w:rsidRDefault="009935B2" w:rsidP="00E45F30">
            <w:pPr>
              <w:pStyle w:val="TekstTabeli"/>
              <w:rPr>
                <w:sz w:val="16"/>
                <w:szCs w:val="18"/>
              </w:rPr>
            </w:pPr>
            <w:r w:rsidRPr="00F97B2C">
              <w:rPr>
                <w:sz w:val="16"/>
                <w:szCs w:val="18"/>
              </w:rPr>
              <w:t>24</w:t>
            </w:r>
          </w:p>
        </w:tc>
      </w:tr>
      <w:tr w:rsidR="00ED282A" w:rsidRPr="00F97B2C" w14:paraId="076F9D78" w14:textId="77777777" w:rsidTr="00ED282A">
        <w:trPr>
          <w:cantSplit/>
        </w:trPr>
        <w:tc>
          <w:tcPr>
            <w:tcW w:w="5669" w:type="dxa"/>
            <w:vAlign w:val="center"/>
          </w:tcPr>
          <w:p w14:paraId="38B341AB" w14:textId="77777777" w:rsidR="009935B2" w:rsidRPr="00F97B2C" w:rsidRDefault="009935B2" w:rsidP="00E45F30">
            <w:pPr>
              <w:pStyle w:val="TekstTabeli"/>
              <w:rPr>
                <w:sz w:val="16"/>
                <w:szCs w:val="18"/>
              </w:rPr>
            </w:pPr>
            <w:proofErr w:type="spellStart"/>
            <w:r w:rsidRPr="00F97B2C">
              <w:rPr>
                <w:sz w:val="16"/>
                <w:szCs w:val="18"/>
              </w:rPr>
              <w:t>Partnerstwa</w:t>
            </w:r>
            <w:proofErr w:type="spellEnd"/>
            <w:r w:rsidRPr="00F97B2C">
              <w:rPr>
                <w:sz w:val="16"/>
                <w:szCs w:val="18"/>
              </w:rPr>
              <w:t xml:space="preserve"> / </w:t>
            </w:r>
            <w:proofErr w:type="spellStart"/>
            <w:r w:rsidRPr="00F97B2C">
              <w:rPr>
                <w:sz w:val="16"/>
                <w:szCs w:val="18"/>
              </w:rPr>
              <w:t>współprace</w:t>
            </w:r>
            <w:proofErr w:type="spellEnd"/>
            <w:r w:rsidRPr="00F97B2C">
              <w:rPr>
                <w:sz w:val="16"/>
                <w:szCs w:val="18"/>
              </w:rPr>
              <w:t xml:space="preserve"> (</w:t>
            </w:r>
            <w:proofErr w:type="spellStart"/>
            <w:r w:rsidRPr="00F97B2C">
              <w:rPr>
                <w:sz w:val="16"/>
                <w:szCs w:val="18"/>
              </w:rPr>
              <w:t>przedstawiciele</w:t>
            </w:r>
            <w:proofErr w:type="spellEnd"/>
            <w:r w:rsidRPr="00F97B2C">
              <w:rPr>
                <w:sz w:val="16"/>
                <w:szCs w:val="18"/>
              </w:rPr>
              <w:t>)</w:t>
            </w:r>
          </w:p>
        </w:tc>
        <w:tc>
          <w:tcPr>
            <w:tcW w:w="3402" w:type="dxa"/>
            <w:vAlign w:val="center"/>
          </w:tcPr>
          <w:p w14:paraId="4FEB0D72" w14:textId="77777777" w:rsidR="009935B2" w:rsidRPr="00F97B2C" w:rsidRDefault="009935B2" w:rsidP="00E45F30">
            <w:pPr>
              <w:pStyle w:val="TekstTabeli"/>
              <w:rPr>
                <w:sz w:val="16"/>
                <w:szCs w:val="18"/>
              </w:rPr>
            </w:pPr>
            <w:r w:rsidRPr="00F97B2C">
              <w:rPr>
                <w:sz w:val="16"/>
                <w:szCs w:val="18"/>
              </w:rPr>
              <w:t>23</w:t>
            </w:r>
          </w:p>
        </w:tc>
      </w:tr>
      <w:tr w:rsidR="00ED282A" w:rsidRPr="00F97B2C" w14:paraId="15742FAD" w14:textId="77777777" w:rsidTr="00ED282A">
        <w:trPr>
          <w:cantSplit/>
        </w:trPr>
        <w:tc>
          <w:tcPr>
            <w:tcW w:w="5669" w:type="dxa"/>
            <w:vAlign w:val="center"/>
          </w:tcPr>
          <w:p w14:paraId="5FF8A9E8" w14:textId="77777777" w:rsidR="009935B2" w:rsidRPr="00F97B2C" w:rsidRDefault="009935B2" w:rsidP="00E45F30">
            <w:pPr>
              <w:pStyle w:val="TekstTabeli"/>
              <w:keepNext/>
              <w:rPr>
                <w:sz w:val="16"/>
                <w:szCs w:val="18"/>
              </w:rPr>
            </w:pPr>
            <w:proofErr w:type="spellStart"/>
            <w:r w:rsidRPr="00F97B2C">
              <w:rPr>
                <w:sz w:val="16"/>
                <w:szCs w:val="18"/>
              </w:rPr>
              <w:t>Dostawcy</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619B14A7" w14:textId="77777777" w:rsidR="009935B2" w:rsidRPr="00F97B2C" w:rsidRDefault="009935B2" w:rsidP="00E45F30">
            <w:pPr>
              <w:pStyle w:val="TekstTabeli"/>
              <w:keepNext/>
              <w:rPr>
                <w:sz w:val="16"/>
                <w:szCs w:val="18"/>
              </w:rPr>
            </w:pPr>
            <w:r w:rsidRPr="00F97B2C">
              <w:rPr>
                <w:sz w:val="16"/>
                <w:szCs w:val="18"/>
              </w:rPr>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5EC486F" w14:textId="2A24AECA" w:rsidR="00831A07" w:rsidRPr="00D256F3" w:rsidRDefault="00831A07" w:rsidP="00D5197D">
      <w:r>
        <w:t>Utrzymywanie odpowiednich relacji z interesariuszami uczelni jest bardzo istotne w kontekście zapewniania odpowiedniego poziom</w:t>
      </w:r>
      <w:r w:rsidR="00ED282A">
        <w:t>u</w:t>
      </w:r>
      <w:r>
        <w:t xml:space="preserve"> satysfakcji z efektów jej działań.</w:t>
      </w:r>
      <w:r w:rsidR="00FA3FDC">
        <w:t xml:space="preserve"> </w:t>
      </w:r>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 xml:space="preserve">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w:t>
      </w:r>
      <w:r w:rsidR="002630F8">
        <w:t xml:space="preserve"> (np. I</w:t>
      </w:r>
      <w:r>
        <w:t>SO 9001</w:t>
      </w:r>
      <w:r w:rsidR="002630F8">
        <w:t>)</w:t>
      </w:r>
      <w:r>
        <w:t>.</w:t>
      </w:r>
    </w:p>
    <w:p w14:paraId="6275EC73" w14:textId="5FF68CED" w:rsidR="00CA5D5E" w:rsidRDefault="00CA5D5E" w:rsidP="00CA5D5E">
      <w:pPr>
        <w:pStyle w:val="Heading1"/>
      </w:pPr>
      <w:bookmarkStart w:id="30" w:name="_Toc183277613"/>
      <w:r>
        <w:t>Pomiar satysfakcji interesariuszy – wybrane wyniki</w:t>
      </w:r>
      <w:bookmarkEnd w:id="30"/>
    </w:p>
    <w:p w14:paraId="0DCF878A" w14:textId="14B36C72"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w:t>
      </w:r>
      <w:r>
        <w:lastRenderedPageBreak/>
        <w:t xml:space="preserve">interesariuszy został dokonany na podstawie </w:t>
      </w:r>
      <w:r w:rsidR="00DA137F">
        <w:t>wyników z analizy literatury</w:t>
      </w:r>
      <w:r>
        <w:t xml:space="preserve">. </w:t>
      </w:r>
      <w:r w:rsidRPr="00EE7563">
        <w:t>Grupy interesariuszy wybrane d</w:t>
      </w:r>
      <w:r w:rsidRPr="00684943">
        <w:t>o badań pomiaru satysfakcji przedstawiono w Tabeli</w:t>
      </w:r>
      <w:r>
        <w:t> </w:t>
      </w:r>
      <w:r w:rsidR="001136A3">
        <w:t>3</w:t>
      </w:r>
      <w:r>
        <w:t xml:space="preserve">. </w:t>
      </w:r>
    </w:p>
    <w:p w14:paraId="6D8F6BC8" w14:textId="51A59025" w:rsidR="00961DB7" w:rsidRPr="00684943" w:rsidRDefault="00961DB7" w:rsidP="00961DB7">
      <w:pPr>
        <w:pStyle w:val="Tytutabeli"/>
      </w:pPr>
      <w:bookmarkStart w:id="31" w:name="_Ref182928887"/>
      <w:bookmarkStart w:id="32" w:name="_Toc182910016"/>
      <w:bookmarkStart w:id="33" w:name="_Toc183082900"/>
      <w:r w:rsidRPr="00684943">
        <w:t xml:space="preserve">Tabela </w:t>
      </w:r>
      <w:fldSimple w:instr=" SEQ Tabela \* ARABIC ">
        <w:r w:rsidR="00E64BAC">
          <w:rPr>
            <w:noProof/>
          </w:rPr>
          <w:t>3</w:t>
        </w:r>
      </w:fldSimple>
      <w:bookmarkEnd w:id="31"/>
      <w:r>
        <w:rPr>
          <w:noProof/>
        </w:rPr>
        <w:t>.</w:t>
      </w:r>
      <w:r w:rsidRPr="00684943">
        <w:t xml:space="preserve"> Wybrane grupy interesariuszy uwzględnione w badaniu satysfakcji interesariuszy polskich uczelni technicznych</w:t>
      </w:r>
      <w:bookmarkEnd w:id="32"/>
      <w:bookmarkEnd w:id="33"/>
    </w:p>
    <w:tbl>
      <w:tblPr>
        <w:tblStyle w:val="TableGrid"/>
        <w:tblW w:w="0" w:type="auto"/>
        <w:tblLook w:val="04A0" w:firstRow="1" w:lastRow="0" w:firstColumn="1" w:lastColumn="0" w:noHBand="0" w:noVBand="1"/>
      </w:tblPr>
      <w:tblGrid>
        <w:gridCol w:w="3118"/>
        <w:gridCol w:w="5953"/>
      </w:tblGrid>
      <w:tr w:rsidR="00961DB7" w:rsidRPr="00F97B2C" w14:paraId="3723A84A" w14:textId="77777777" w:rsidTr="00F60234">
        <w:trPr>
          <w:cantSplit/>
          <w:tblHeader/>
        </w:trPr>
        <w:tc>
          <w:tcPr>
            <w:tcW w:w="3118" w:type="dxa"/>
          </w:tcPr>
          <w:p w14:paraId="3226CFC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Nazwa grupy interesariuszy</w:t>
            </w:r>
          </w:p>
        </w:tc>
        <w:tc>
          <w:tcPr>
            <w:tcW w:w="5953" w:type="dxa"/>
          </w:tcPr>
          <w:p w14:paraId="15FD72A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Opis</w:t>
            </w:r>
          </w:p>
        </w:tc>
      </w:tr>
      <w:tr w:rsidR="00961DB7" w:rsidRPr="00F97B2C" w14:paraId="60DBF926" w14:textId="77777777" w:rsidTr="00F60234">
        <w:trPr>
          <w:cantSplit/>
        </w:trPr>
        <w:tc>
          <w:tcPr>
            <w:tcW w:w="3118" w:type="dxa"/>
            <w:vAlign w:val="center"/>
          </w:tcPr>
          <w:p w14:paraId="6DFBE6E3" w14:textId="77777777" w:rsidR="00961DB7" w:rsidRPr="00F97B2C" w:rsidRDefault="00961DB7" w:rsidP="00F60234">
            <w:pPr>
              <w:pStyle w:val="TekstTabeli"/>
              <w:rPr>
                <w:sz w:val="16"/>
                <w:szCs w:val="18"/>
                <w:lang w:val="pl-PL"/>
              </w:rPr>
            </w:pPr>
            <w:r w:rsidRPr="00F97B2C">
              <w:rPr>
                <w:sz w:val="16"/>
                <w:szCs w:val="18"/>
                <w:lang w:val="pl-PL"/>
              </w:rPr>
              <w:t>Studenci</w:t>
            </w:r>
          </w:p>
        </w:tc>
        <w:tc>
          <w:tcPr>
            <w:tcW w:w="5953" w:type="dxa"/>
          </w:tcPr>
          <w:p w14:paraId="73D581A8" w14:textId="77777777" w:rsidR="00961DB7" w:rsidRPr="00F97B2C" w:rsidRDefault="00961DB7" w:rsidP="00F60234">
            <w:pPr>
              <w:pStyle w:val="TekstTabeli"/>
              <w:rPr>
                <w:sz w:val="16"/>
                <w:szCs w:val="18"/>
                <w:lang w:val="pl-PL"/>
              </w:rPr>
            </w:pPr>
            <w:r w:rsidRPr="00F97B2C">
              <w:rPr>
                <w:sz w:val="16"/>
                <w:szCs w:val="18"/>
                <w:lang w:val="pl-PL"/>
              </w:rPr>
              <w:t>Grupa obejmuje studentów studiów I, II i III stopnia</w:t>
            </w:r>
          </w:p>
        </w:tc>
      </w:tr>
      <w:tr w:rsidR="00961DB7" w:rsidRPr="00F97B2C" w14:paraId="603B4A95" w14:textId="77777777" w:rsidTr="00F60234">
        <w:trPr>
          <w:cantSplit/>
        </w:trPr>
        <w:tc>
          <w:tcPr>
            <w:tcW w:w="3118" w:type="dxa"/>
            <w:vAlign w:val="center"/>
          </w:tcPr>
          <w:p w14:paraId="71F20F07" w14:textId="77777777" w:rsidR="00961DB7" w:rsidRPr="00F97B2C" w:rsidRDefault="00961DB7" w:rsidP="00F60234">
            <w:pPr>
              <w:pStyle w:val="TekstTabeli"/>
              <w:rPr>
                <w:sz w:val="16"/>
                <w:szCs w:val="18"/>
                <w:lang w:val="pl-PL"/>
              </w:rPr>
            </w:pPr>
            <w:r w:rsidRPr="00F97B2C">
              <w:rPr>
                <w:sz w:val="16"/>
                <w:szCs w:val="18"/>
                <w:lang w:val="pl-PL"/>
              </w:rPr>
              <w:t>Absolwenci</w:t>
            </w:r>
          </w:p>
        </w:tc>
        <w:tc>
          <w:tcPr>
            <w:tcW w:w="5953" w:type="dxa"/>
          </w:tcPr>
          <w:p w14:paraId="6E3772C8" w14:textId="77777777" w:rsidR="00961DB7" w:rsidRPr="00F97B2C" w:rsidRDefault="00961DB7" w:rsidP="00F60234">
            <w:pPr>
              <w:pStyle w:val="TekstTabeli"/>
              <w:rPr>
                <w:sz w:val="16"/>
                <w:szCs w:val="18"/>
                <w:lang w:val="pl-PL"/>
              </w:rPr>
            </w:pPr>
            <w:r w:rsidRPr="00F97B2C">
              <w:rPr>
                <w:sz w:val="16"/>
                <w:szCs w:val="18"/>
                <w:lang w:val="pl-PL"/>
              </w:rPr>
              <w:t>Grupa obejmuje absolwentów studiów I, II i III stopnia</w:t>
            </w:r>
          </w:p>
        </w:tc>
      </w:tr>
      <w:tr w:rsidR="00961DB7" w:rsidRPr="00F97B2C" w14:paraId="2996F218" w14:textId="77777777" w:rsidTr="00F60234">
        <w:trPr>
          <w:cantSplit/>
        </w:trPr>
        <w:tc>
          <w:tcPr>
            <w:tcW w:w="3118" w:type="dxa"/>
            <w:vAlign w:val="center"/>
          </w:tcPr>
          <w:p w14:paraId="5DA90D92" w14:textId="77777777" w:rsidR="00961DB7" w:rsidRPr="00F97B2C" w:rsidRDefault="00961DB7" w:rsidP="00F60234">
            <w:pPr>
              <w:pStyle w:val="TekstTabeli"/>
              <w:rPr>
                <w:sz w:val="16"/>
                <w:szCs w:val="18"/>
                <w:lang w:val="pl-PL"/>
              </w:rPr>
            </w:pPr>
            <w:r w:rsidRPr="00F97B2C">
              <w:rPr>
                <w:sz w:val="16"/>
                <w:szCs w:val="18"/>
                <w:lang w:val="pl-PL"/>
              </w:rPr>
              <w:t>Rodzice absolwentów</w:t>
            </w:r>
          </w:p>
        </w:tc>
        <w:tc>
          <w:tcPr>
            <w:tcW w:w="5953" w:type="dxa"/>
          </w:tcPr>
          <w:p w14:paraId="397A72E8" w14:textId="77777777" w:rsidR="00961DB7" w:rsidRPr="00F97B2C" w:rsidRDefault="00961DB7" w:rsidP="00F60234">
            <w:pPr>
              <w:pStyle w:val="TekstTabeli"/>
              <w:rPr>
                <w:sz w:val="16"/>
                <w:szCs w:val="18"/>
                <w:lang w:val="pl-PL"/>
              </w:rPr>
            </w:pPr>
            <w:r w:rsidRPr="00F97B2C">
              <w:rPr>
                <w:sz w:val="16"/>
                <w:szCs w:val="18"/>
                <w:lang w:val="pl-PL"/>
              </w:rPr>
              <w:t>Grupa obejmuje rodziców (opiekunów) absolwentów studiów I, II i III stopnia</w:t>
            </w:r>
          </w:p>
        </w:tc>
      </w:tr>
      <w:tr w:rsidR="00961DB7" w:rsidRPr="00F97B2C" w14:paraId="00618099" w14:textId="77777777" w:rsidTr="00F60234">
        <w:trPr>
          <w:cantSplit/>
        </w:trPr>
        <w:tc>
          <w:tcPr>
            <w:tcW w:w="3118" w:type="dxa"/>
            <w:vAlign w:val="center"/>
          </w:tcPr>
          <w:p w14:paraId="1ED244F5" w14:textId="77777777" w:rsidR="00961DB7" w:rsidRPr="00F97B2C" w:rsidRDefault="00961DB7" w:rsidP="00F60234">
            <w:pPr>
              <w:pStyle w:val="TekstTabeli"/>
              <w:rPr>
                <w:sz w:val="16"/>
                <w:szCs w:val="18"/>
                <w:lang w:val="pl-PL"/>
              </w:rPr>
            </w:pPr>
            <w:r w:rsidRPr="00F97B2C">
              <w:rPr>
                <w:sz w:val="16"/>
                <w:szCs w:val="18"/>
                <w:lang w:val="pl-PL"/>
              </w:rPr>
              <w:t>Nauczyciele akademiccy</w:t>
            </w:r>
          </w:p>
        </w:tc>
        <w:tc>
          <w:tcPr>
            <w:tcW w:w="5953" w:type="dxa"/>
          </w:tcPr>
          <w:p w14:paraId="03AC345D" w14:textId="77777777" w:rsidR="00961DB7" w:rsidRPr="00F97B2C" w:rsidRDefault="00961DB7" w:rsidP="00F60234">
            <w:pPr>
              <w:pStyle w:val="TekstTabeli"/>
              <w:rPr>
                <w:sz w:val="16"/>
                <w:szCs w:val="18"/>
                <w:lang w:val="pl-PL"/>
              </w:rPr>
            </w:pPr>
            <w:r w:rsidRPr="00F97B2C">
              <w:rPr>
                <w:sz w:val="16"/>
                <w:szCs w:val="18"/>
                <w:lang w:val="pl-PL"/>
              </w:rPr>
              <w:t>Grupa obejmuje pracowników uczelni, którzy prowadzą zajęcia ze studentami, w jakiejkolwiek formie i wymiarze. Pracownicy przekazujący wiedzę i umiejętności studentom.</w:t>
            </w:r>
          </w:p>
        </w:tc>
      </w:tr>
      <w:tr w:rsidR="00961DB7" w:rsidRPr="00F97B2C" w14:paraId="04726441" w14:textId="77777777" w:rsidTr="00F60234">
        <w:trPr>
          <w:cantSplit/>
        </w:trPr>
        <w:tc>
          <w:tcPr>
            <w:tcW w:w="3118" w:type="dxa"/>
            <w:vAlign w:val="center"/>
          </w:tcPr>
          <w:p w14:paraId="378F1286" w14:textId="77777777" w:rsidR="00961DB7" w:rsidRPr="00F97B2C" w:rsidRDefault="00961DB7" w:rsidP="00F60234">
            <w:pPr>
              <w:pStyle w:val="TekstTabeli"/>
              <w:rPr>
                <w:sz w:val="16"/>
                <w:szCs w:val="18"/>
                <w:lang w:val="pl-PL"/>
              </w:rPr>
            </w:pPr>
            <w:r w:rsidRPr="00F97B2C">
              <w:rPr>
                <w:sz w:val="16"/>
                <w:szCs w:val="18"/>
                <w:lang w:val="pl-PL"/>
              </w:rPr>
              <w:t>Pracownicy administracyjni</w:t>
            </w:r>
          </w:p>
        </w:tc>
        <w:tc>
          <w:tcPr>
            <w:tcW w:w="5953" w:type="dxa"/>
          </w:tcPr>
          <w:p w14:paraId="06C66737" w14:textId="77777777" w:rsidR="00961DB7" w:rsidRPr="00F97B2C" w:rsidRDefault="00961DB7" w:rsidP="00F60234">
            <w:pPr>
              <w:pStyle w:val="TekstTabeli"/>
              <w:rPr>
                <w:sz w:val="16"/>
                <w:szCs w:val="18"/>
                <w:lang w:val="pl-PL"/>
              </w:rPr>
            </w:pPr>
            <w:r w:rsidRPr="00F97B2C">
              <w:rPr>
                <w:sz w:val="16"/>
                <w:szCs w:val="18"/>
                <w:lang w:val="pl-PL"/>
              </w:rPr>
              <w:t>Grupa obejmuje pracowników uczelni stanowiących zabezpieczenie organizacyjne procesów nauczania.</w:t>
            </w:r>
          </w:p>
        </w:tc>
      </w:tr>
      <w:tr w:rsidR="00961DB7" w:rsidRPr="00F97B2C" w14:paraId="4C1406F9" w14:textId="77777777" w:rsidTr="00F60234">
        <w:trPr>
          <w:cantSplit/>
        </w:trPr>
        <w:tc>
          <w:tcPr>
            <w:tcW w:w="3118" w:type="dxa"/>
            <w:vAlign w:val="center"/>
          </w:tcPr>
          <w:p w14:paraId="337CB8BA" w14:textId="77777777" w:rsidR="00961DB7" w:rsidRPr="00F97B2C" w:rsidRDefault="00961DB7" w:rsidP="00F60234">
            <w:pPr>
              <w:pStyle w:val="TekstTabeli"/>
              <w:rPr>
                <w:sz w:val="16"/>
                <w:szCs w:val="18"/>
                <w:lang w:val="pl-PL"/>
              </w:rPr>
            </w:pPr>
            <w:r w:rsidRPr="00F97B2C">
              <w:rPr>
                <w:sz w:val="16"/>
                <w:szCs w:val="18"/>
                <w:lang w:val="pl-PL"/>
              </w:rPr>
              <w:t>Pracodawcy</w:t>
            </w:r>
          </w:p>
        </w:tc>
        <w:tc>
          <w:tcPr>
            <w:tcW w:w="5953" w:type="dxa"/>
          </w:tcPr>
          <w:p w14:paraId="52C78A5E" w14:textId="77777777" w:rsidR="00961DB7" w:rsidRPr="00F97B2C" w:rsidRDefault="00961DB7" w:rsidP="00F60234">
            <w:pPr>
              <w:pStyle w:val="TekstTabeli"/>
              <w:rPr>
                <w:sz w:val="16"/>
                <w:szCs w:val="18"/>
                <w:lang w:val="pl-PL"/>
              </w:rPr>
            </w:pPr>
            <w:r w:rsidRPr="00F97B2C">
              <w:rPr>
                <w:sz w:val="16"/>
                <w:szCs w:val="18"/>
                <w:lang w:val="pl-PL"/>
              </w:rPr>
              <w:t>Grupa obejmuje pracodawców zatrudniających absolwentów wybranej uczelni, która podlega ocenie.</w:t>
            </w:r>
          </w:p>
        </w:tc>
      </w:tr>
      <w:tr w:rsidR="00961DB7" w:rsidRPr="00F97B2C" w14:paraId="4B542FBC" w14:textId="77777777" w:rsidTr="00F60234">
        <w:trPr>
          <w:cantSplit/>
        </w:trPr>
        <w:tc>
          <w:tcPr>
            <w:tcW w:w="3118" w:type="dxa"/>
            <w:vAlign w:val="center"/>
          </w:tcPr>
          <w:p w14:paraId="375C5B98" w14:textId="77777777" w:rsidR="00961DB7" w:rsidRPr="00F97B2C" w:rsidRDefault="00961DB7" w:rsidP="00F60234">
            <w:pPr>
              <w:pStyle w:val="TekstTabeli"/>
              <w:rPr>
                <w:sz w:val="16"/>
                <w:szCs w:val="18"/>
              </w:rPr>
            </w:pPr>
            <w:r w:rsidRPr="00F97B2C">
              <w:rPr>
                <w:sz w:val="16"/>
                <w:szCs w:val="18"/>
                <w:lang w:val="pl-PL"/>
              </w:rPr>
              <w:t>Władze samorządowe lub centralne</w:t>
            </w:r>
          </w:p>
        </w:tc>
        <w:tc>
          <w:tcPr>
            <w:tcW w:w="5953" w:type="dxa"/>
          </w:tcPr>
          <w:p w14:paraId="6D32A797" w14:textId="77777777" w:rsidR="00961DB7" w:rsidRPr="00F97B2C" w:rsidRDefault="00961DB7" w:rsidP="00F60234">
            <w:pPr>
              <w:pStyle w:val="TekstTabeli"/>
              <w:rPr>
                <w:sz w:val="16"/>
                <w:szCs w:val="18"/>
                <w:lang w:val="pl-PL"/>
              </w:rPr>
            </w:pPr>
            <w:r w:rsidRPr="00F97B2C">
              <w:rPr>
                <w:sz w:val="16"/>
                <w:szCs w:val="18"/>
                <w:lang w:val="pl-PL"/>
              </w:rPr>
              <w:t>Grupa obejmuje przedstawicieli władz samorządowych lub centralnych, którzy są w stanie ocenić wybraną uczelnię.</w:t>
            </w:r>
          </w:p>
        </w:tc>
      </w:tr>
      <w:tr w:rsidR="00961DB7" w:rsidRPr="00F97B2C" w14:paraId="1E336D24" w14:textId="77777777" w:rsidTr="00F60234">
        <w:trPr>
          <w:cantSplit/>
        </w:trPr>
        <w:tc>
          <w:tcPr>
            <w:tcW w:w="3118" w:type="dxa"/>
            <w:vAlign w:val="center"/>
          </w:tcPr>
          <w:p w14:paraId="77B81E14" w14:textId="77777777" w:rsidR="00961DB7" w:rsidRPr="00F97B2C" w:rsidRDefault="00961DB7" w:rsidP="00F60234">
            <w:pPr>
              <w:pStyle w:val="TekstTabeli"/>
              <w:keepNext/>
              <w:rPr>
                <w:sz w:val="16"/>
                <w:szCs w:val="18"/>
                <w:lang w:val="pl-PL"/>
              </w:rPr>
            </w:pPr>
            <w:r w:rsidRPr="00F97B2C">
              <w:rPr>
                <w:sz w:val="16"/>
                <w:szCs w:val="18"/>
                <w:lang w:val="pl-PL"/>
              </w:rPr>
              <w:t>Władze uczelni</w:t>
            </w:r>
          </w:p>
        </w:tc>
        <w:tc>
          <w:tcPr>
            <w:tcW w:w="5953" w:type="dxa"/>
          </w:tcPr>
          <w:p w14:paraId="6D66DCD9" w14:textId="77777777" w:rsidR="00961DB7" w:rsidRPr="00F97B2C" w:rsidRDefault="00961DB7" w:rsidP="00F60234">
            <w:pPr>
              <w:pStyle w:val="TekstTabeli"/>
              <w:keepNext/>
              <w:rPr>
                <w:sz w:val="16"/>
                <w:szCs w:val="18"/>
                <w:lang w:val="pl-PL"/>
              </w:rPr>
            </w:pPr>
            <w:r w:rsidRPr="00F97B2C">
              <w:rPr>
                <w:sz w:val="16"/>
                <w:szCs w:val="18"/>
                <w:lang w:val="pl-PL"/>
              </w:rPr>
              <w:t>Grupa obejmuje przedstawicieli władz uczelni spośród rektorów, dziekanów lub członków senatu.</w:t>
            </w:r>
          </w:p>
        </w:tc>
      </w:tr>
    </w:tbl>
    <w:p w14:paraId="35EEBEBE" w14:textId="77777777" w:rsidR="00961DB7" w:rsidRPr="00684943" w:rsidRDefault="00961DB7" w:rsidP="00961DB7">
      <w:r w:rsidRPr="00684943">
        <w:t>Źródło: opracowanie własne.</w:t>
      </w:r>
    </w:p>
    <w:p w14:paraId="44E1D9F8" w14:textId="371BCDE2" w:rsidR="00B62F34" w:rsidRDefault="00961DB7" w:rsidP="00B62F34">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w:t>
      </w:r>
      <w:proofErr w:type="spellStart"/>
      <w:r>
        <w:t>nawiązań</w:t>
      </w:r>
      <w:proofErr w:type="spellEnd"/>
      <w:r>
        <w:t xml:space="preserve"> do poruszanych tematów. </w:t>
      </w:r>
      <w:r w:rsidR="00B62F34">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C88259C" w:rsidR="00961DB7" w:rsidRDefault="00B62F34" w:rsidP="00B62F34">
      <w:pPr>
        <w:rPr>
          <w:i/>
          <w:iCs/>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00E56D0B">
        <w:rPr>
          <w:rStyle w:val="FootnoteReference"/>
          <w:b/>
          <w:bCs/>
          <w:sz w:val="18"/>
          <w:szCs w:val="20"/>
        </w:rPr>
        <w:footnoteReference w:id="4"/>
      </w:r>
      <w:r w:rsidRPr="0014716A">
        <w:rPr>
          <w:sz w:val="18"/>
          <w:szCs w:val="20"/>
        </w:rPr>
        <w:t xml:space="preserve"> </w:t>
      </w:r>
      <w:r w:rsidRPr="00F97B2C">
        <w:rPr>
          <w:i/>
          <w:iCs/>
          <w:sz w:val="18"/>
          <w:szCs w:val="20"/>
        </w:rPr>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69A51FEE"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w:t>
      </w:r>
      <w:r w:rsidR="001136A3">
        <w:rPr>
          <w:i/>
          <w:iCs/>
          <w:sz w:val="18"/>
          <w:szCs w:val="20"/>
          <w:lang w:eastAsia="pl-PL"/>
        </w:rPr>
        <w:t xml:space="preserve">. </w:t>
      </w:r>
      <w:r w:rsidRPr="0014716A">
        <w:rPr>
          <w:i/>
          <w:iCs/>
          <w:sz w:val="18"/>
          <w:szCs w:val="20"/>
          <w:lang w:eastAsia="pl-PL"/>
        </w:rPr>
        <w:t xml:space="preserve">Także główną wartością dodaną uczelni jest to, że to jest </w:t>
      </w:r>
      <w:r w:rsidR="00734D6C">
        <w:rPr>
          <w:i/>
          <w:iCs/>
          <w:sz w:val="18"/>
          <w:szCs w:val="20"/>
          <w:lang w:eastAsia="pl-PL"/>
        </w:rPr>
        <w:t>(…)</w:t>
      </w:r>
      <w:r w:rsidRPr="0014716A">
        <w:rPr>
          <w:i/>
          <w:iCs/>
          <w:sz w:val="18"/>
          <w:szCs w:val="20"/>
          <w:lang w:eastAsia="pl-PL"/>
        </w:rPr>
        <w:t xml:space="preserve"> miejsc</w:t>
      </w:r>
      <w:r w:rsidR="00734D6C">
        <w:rPr>
          <w:i/>
          <w:iCs/>
          <w:sz w:val="18"/>
          <w:szCs w:val="20"/>
          <w:lang w:eastAsia="pl-PL"/>
        </w:rPr>
        <w:t>em</w:t>
      </w:r>
      <w:r w:rsidRPr="0014716A">
        <w:rPr>
          <w:i/>
          <w:iCs/>
          <w:sz w:val="18"/>
          <w:szCs w:val="20"/>
          <w:lang w:eastAsia="pl-PL"/>
        </w:rPr>
        <w:t>, w którym występuje swobodna wymiany myśli opartych na przesłankach naukowych.</w:t>
      </w:r>
    </w:p>
    <w:p w14:paraId="3E990414" w14:textId="70CC703C" w:rsidR="00AA718B" w:rsidRPr="00BC4204" w:rsidRDefault="00AA718B" w:rsidP="001136A3">
      <w:r>
        <w:t>W efekcie analizy opinii respondentów badania jakościowego zauważono, że respondenci wskazywali na istnienie zależności pomiędzy postrzeganą jakością usług uczelni</w:t>
      </w:r>
      <w:r w:rsidR="0085602C">
        <w:t xml:space="preserve"> </w:t>
      </w:r>
      <w:r>
        <w:t xml:space="preserve">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rsidR="007D4F16" w:rsidRPr="007D4F16">
        <w:t xml:space="preserve">. </w:t>
      </w:r>
      <w:r>
        <w:t xml:space="preserve">Także z inspiracji opiniami respondentów wskazujących na powiązanie pomiędzy jakością polskich uczelni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r w:rsidR="001136A3">
        <w:t xml:space="preserve"> </w:t>
      </w:r>
      <w:r>
        <w:t xml:space="preserve">W celu zobrazowania badanej koncepcji relacji pomiędzy jakością usług uczelni a satysfakcją interesariuszy z jej usług oraz wynikami rynkowymi </w:t>
      </w:r>
      <w:r w:rsidR="0085602C">
        <w:t xml:space="preserve">absolwentów </w:t>
      </w:r>
      <w:r>
        <w:t>(zatrudnienie, zarobki)</w:t>
      </w:r>
      <w:r w:rsidR="0085602C">
        <w:t>,</w:t>
      </w:r>
      <w:r>
        <w:t xml:space="preserve"> opracowano model relacji między jakością usług uczelni technicznej a satysfakcją interesariuszy i</w:t>
      </w:r>
      <w:r w:rsidR="00E56D0B">
        <w:t> </w:t>
      </w:r>
      <w:r>
        <w:t>zarobkami absolwentów</w:t>
      </w:r>
      <w:r w:rsidRPr="007B295C">
        <w:t xml:space="preserve"> (</w:t>
      </w:r>
      <w:r w:rsidR="007D4F16">
        <w:fldChar w:fldCharType="begin"/>
      </w:r>
      <w:r w:rsidR="007D4F16">
        <w:instrText xml:space="preserve"> REF _Ref182928702 \h </w:instrText>
      </w:r>
      <w:r w:rsidR="007D4F16">
        <w:fldChar w:fldCharType="separate"/>
      </w:r>
      <w:r w:rsidR="00E64BAC" w:rsidRPr="00BC4204">
        <w:t xml:space="preserve">Rysunek </w:t>
      </w:r>
      <w:r w:rsidR="00E64BAC">
        <w:rPr>
          <w:noProof/>
        </w:rPr>
        <w:t>4</w:t>
      </w:r>
      <w:r w:rsidR="007D4F16">
        <w:fldChar w:fldCharType="end"/>
      </w:r>
      <w:r w:rsidRPr="007B295C">
        <w:t>)</w:t>
      </w:r>
      <w:r>
        <w:t>.</w:t>
      </w:r>
      <w:r w:rsidR="00E56D0B">
        <w:t xml:space="preserve"> W celu weryfikacji relacji przedstawionych na tym modelu należy dysponować zestawami danych pozwalających na powiązanie informacji o satysfakcji interesariuszy z usług uczelni, o wynikach uczelni w rankingach oraz o zarobkach i zatrudnieniu absolwentów. </w:t>
      </w:r>
      <w:r w:rsidR="00E56D0B" w:rsidRPr="00BA015C">
        <w:t xml:space="preserve">Badanie </w:t>
      </w:r>
      <w:r w:rsidR="00E56D0B">
        <w:t>ilościowe objęło</w:t>
      </w:r>
      <w:r w:rsidR="00E56D0B" w:rsidRPr="00BA015C">
        <w:t xml:space="preserve"> 8 grup respondentów </w:t>
      </w:r>
      <w:r w:rsidR="00E56D0B">
        <w:t xml:space="preserve">(por. </w:t>
      </w:r>
      <w:r w:rsidR="00E56D0B">
        <w:fldChar w:fldCharType="begin"/>
      </w:r>
      <w:r w:rsidR="00E56D0B">
        <w:instrText xml:space="preserve"> REF _Ref182928887 \h </w:instrText>
      </w:r>
      <w:r w:rsidR="00E56D0B">
        <w:fldChar w:fldCharType="separate"/>
      </w:r>
      <w:r w:rsidR="00E64BAC" w:rsidRPr="00684943">
        <w:t xml:space="preserve">Tabela </w:t>
      </w:r>
      <w:r w:rsidR="00E64BAC">
        <w:rPr>
          <w:noProof/>
        </w:rPr>
        <w:t>3</w:t>
      </w:r>
      <w:r w:rsidR="00E56D0B">
        <w:fldChar w:fldCharType="end"/>
      </w:r>
      <w:r w:rsidR="00E56D0B">
        <w:t xml:space="preserve">). </w:t>
      </w:r>
      <w:r w:rsidR="00E56D0B" w:rsidRPr="00684943">
        <w:t>Do badania wybrano 22</w:t>
      </w:r>
      <w:r w:rsidR="00E56D0B">
        <w:t> </w:t>
      </w:r>
      <w:r w:rsidR="00E56D0B" w:rsidRPr="00684943">
        <w:t>publiczne uczelnie techniczne</w:t>
      </w:r>
      <w:r w:rsidR="00E56D0B">
        <w:t>. Za takie uznano</w:t>
      </w:r>
      <w:r w:rsidR="00E56D0B" w:rsidRPr="00684943">
        <w:t xml:space="preserve"> uczelnie, które na większości swoich wydziałów prowadzą kierunki techniczne – inżynierskie. Wyboru uczelni dokonano na podstawie list Ministerstwa Nauki i</w:t>
      </w:r>
      <w:r w:rsidR="00E56D0B">
        <w:t> </w:t>
      </w:r>
      <w:r w:rsidR="00E56D0B" w:rsidRPr="00684943">
        <w:t>Szkolnictwa Wyższego, listy uczelni będących członkami Konferencji Rektorów Polskich Uczelni technicznych i tych stowarzyszonych z KRPUT</w:t>
      </w:r>
      <w:r w:rsidR="00E56D0B">
        <w:t>, listy uczelni klasyfikowanych jako techniczne w ramach rankingu Perspektywy</w:t>
      </w:r>
      <w:r w:rsidR="00E56D0B" w:rsidRPr="00684943">
        <w:t xml:space="preserve"> oraz własnych analiz autora.</w:t>
      </w:r>
      <w:r w:rsidR="00E56D0B">
        <w:t xml:space="preserve"> Badanie kwestionariuszowe zostało przeprowadzone przy pomocy narzędzia badawczego w postaci ankiety internetowej stworzonej w portalu ankietaplus.pl w okresie od drugiego do trzeciego kwartału roku 2020.</w:t>
      </w:r>
    </w:p>
    <w:p w14:paraId="0F3E5846" w14:textId="77777777" w:rsidR="00AA718B" w:rsidRPr="00BC4204" w:rsidRDefault="00AA718B" w:rsidP="00AA718B">
      <w:pPr>
        <w:pStyle w:val="Rysunek"/>
      </w:pPr>
      <w:r>
        <w:rPr>
          <w:noProof/>
        </w:rPr>
        <w:drawing>
          <wp:inline distT="0" distB="0" distL="0" distR="0" wp14:anchorId="37B478B9" wp14:editId="44333AB9">
            <wp:extent cx="3704911" cy="1044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4911" cy="1044000"/>
                    </a:xfrm>
                    <a:prstGeom prst="rect">
                      <a:avLst/>
                    </a:prstGeom>
                    <a:noFill/>
                    <a:ln>
                      <a:noFill/>
                    </a:ln>
                  </pic:spPr>
                </pic:pic>
              </a:graphicData>
            </a:graphic>
          </wp:inline>
        </w:drawing>
      </w:r>
    </w:p>
    <w:p w14:paraId="65CD2335" w14:textId="49BDCD58" w:rsidR="00AA718B" w:rsidRPr="00233788" w:rsidRDefault="00AA718B" w:rsidP="00AA718B">
      <w:pPr>
        <w:pStyle w:val="Rysunek"/>
      </w:pPr>
      <w:bookmarkStart w:id="34" w:name="_Ref182928702"/>
      <w:bookmarkStart w:id="35" w:name="_Toc182910003"/>
      <w:bookmarkStart w:id="36" w:name="_Toc183082911"/>
      <w:r w:rsidRPr="00BC4204">
        <w:t xml:space="preserve">Rysunek </w:t>
      </w:r>
      <w:fldSimple w:instr=" SEQ Rysunek \* ARABIC ">
        <w:r w:rsidR="00E64BAC">
          <w:rPr>
            <w:noProof/>
          </w:rPr>
          <w:t>4</w:t>
        </w:r>
      </w:fldSimple>
      <w:bookmarkEnd w:id="34"/>
      <w:r>
        <w:rPr>
          <w:noProof/>
        </w:rPr>
        <w:t>.</w:t>
      </w:r>
      <w:r w:rsidRPr="00BC4204">
        <w:t xml:space="preserve"> Model relacji między jakością usług uczelni technicznej a satysfakcją interesariuszy oraz zarobkami</w:t>
      </w:r>
      <w:r w:rsidRPr="00233788">
        <w:t xml:space="preserve"> absolwentów</w:t>
      </w:r>
      <w:bookmarkEnd w:id="35"/>
      <w:bookmarkEnd w:id="36"/>
    </w:p>
    <w:p w14:paraId="09CCA7C9" w14:textId="77777777" w:rsidR="00AA718B" w:rsidRPr="00D95B07" w:rsidRDefault="00AA718B" w:rsidP="00AA718B">
      <w:pPr>
        <w:pStyle w:val="rdo"/>
        <w:rPr>
          <w:lang w:val="pl-PL"/>
        </w:rPr>
      </w:pPr>
      <w:r w:rsidRPr="00D95B07">
        <w:rPr>
          <w:lang w:val="pl-PL"/>
        </w:rPr>
        <w:t>Źródło: opracowanie własne</w:t>
      </w:r>
    </w:p>
    <w:p w14:paraId="608AAFB3" w14:textId="754AAD1A" w:rsidR="002C48D5" w:rsidRDefault="00031506" w:rsidP="002C48D5">
      <w:r>
        <w:lastRenderedPageBreak/>
        <w:t>Główne pytania w kwestionariuszu zostały</w:t>
      </w:r>
      <w:r w:rsidRPr="00684943">
        <w:t xml:space="preserve"> sformułowane w twierdzenia dotyczące różnych aspektów satysfakcji. Do pomiaru została zastosowana 7-stopniowa skala </w:t>
      </w:r>
      <w:proofErr w:type="spellStart"/>
      <w:r w:rsidRPr="00684943">
        <w:t>Likerta</w:t>
      </w:r>
      <w:proofErr w:type="spellEnd"/>
      <w:r w:rsidRPr="00684943">
        <w:t>.</w:t>
      </w:r>
      <w:r>
        <w:t xml:space="preserve"> </w:t>
      </w:r>
      <w:r w:rsidR="002C48D5">
        <w:t xml:space="preserve">Badanie było kierowane do wybranych grup interesariuszy uczelni przy wykorzystaniu metody kuli śnieżnej </w:t>
      </w:r>
      <w:r w:rsidR="002C48D5">
        <w:fldChar w:fldCharType="begin" w:fldLock="1"/>
      </w:r>
      <w:r w:rsidR="002C48D5">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2C48D5">
        <w:fldChar w:fldCharType="separate"/>
      </w:r>
      <w:r w:rsidR="002C48D5" w:rsidRPr="00921CC1">
        <w:rPr>
          <w:noProof/>
        </w:rPr>
        <w:t>(por. Krosnick, 1999)</w:t>
      </w:r>
      <w:r w:rsidR="002C48D5">
        <w:fldChar w:fldCharType="end"/>
      </w:r>
      <w:r w:rsidR="002C48D5">
        <w:t xml:space="preserve"> do doboru próby. Jest to metoda nieprobabilistyczna.</w:t>
      </w:r>
    </w:p>
    <w:p w14:paraId="4383487C" w14:textId="4594CB1C" w:rsidR="002C48D5" w:rsidRDefault="002C48D5" w:rsidP="002C48D5">
      <w:pPr>
        <w:pStyle w:val="Tytutabeli"/>
      </w:pPr>
      <w:bookmarkStart w:id="37" w:name="_Toc182910019"/>
      <w:bookmarkStart w:id="38" w:name="_Toc183082901"/>
      <w:r>
        <w:t xml:space="preserve">Tabela </w:t>
      </w:r>
      <w:fldSimple w:instr=" SEQ Tabela \* ARABIC ">
        <w:r w:rsidR="00E64BAC">
          <w:rPr>
            <w:noProof/>
          </w:rPr>
          <w:t>4</w:t>
        </w:r>
      </w:fldSimple>
      <w:r>
        <w:rPr>
          <w:noProof/>
        </w:rPr>
        <w:t>.</w:t>
      </w:r>
      <w:r>
        <w:t xml:space="preserve"> Statystyki rezultatów liczby uzyskanych odpowiedzi uczestników badania kwestionariuszowego</w:t>
      </w:r>
      <w:bookmarkEnd w:id="37"/>
      <w:bookmarkEnd w:id="38"/>
    </w:p>
    <w:tbl>
      <w:tblPr>
        <w:tblStyle w:val="TableGrid"/>
        <w:tblW w:w="9128" w:type="dxa"/>
        <w:tblLook w:val="04A0" w:firstRow="1" w:lastRow="0" w:firstColumn="1" w:lastColumn="0" w:noHBand="0" w:noVBand="1"/>
      </w:tblPr>
      <w:tblGrid>
        <w:gridCol w:w="7994"/>
        <w:gridCol w:w="1134"/>
      </w:tblGrid>
      <w:tr w:rsidR="002C48D5" w:rsidRPr="00F97B2C" w14:paraId="38E4F241" w14:textId="77777777" w:rsidTr="00810DCC">
        <w:trPr>
          <w:cantSplit/>
          <w:tblHeader/>
        </w:trPr>
        <w:tc>
          <w:tcPr>
            <w:tcW w:w="7994" w:type="dxa"/>
            <w:vAlign w:val="center"/>
          </w:tcPr>
          <w:p w14:paraId="1E808A73" w14:textId="77777777" w:rsidR="002C48D5" w:rsidRPr="00F97B2C" w:rsidRDefault="002C48D5" w:rsidP="00F60234">
            <w:pPr>
              <w:keepNext/>
              <w:ind w:firstLine="0"/>
              <w:jc w:val="left"/>
              <w:rPr>
                <w:b/>
                <w:bCs/>
                <w:sz w:val="16"/>
                <w:szCs w:val="16"/>
                <w:lang w:val="pl-PL"/>
              </w:rPr>
            </w:pPr>
            <w:r w:rsidRPr="00F97B2C">
              <w:rPr>
                <w:b/>
                <w:bCs/>
                <w:sz w:val="16"/>
                <w:szCs w:val="16"/>
                <w:lang w:val="pl-PL"/>
              </w:rPr>
              <w:t xml:space="preserve">Kategoria kwalifikacji odpowiedzi </w:t>
            </w:r>
          </w:p>
        </w:tc>
        <w:tc>
          <w:tcPr>
            <w:tcW w:w="1134" w:type="dxa"/>
            <w:vAlign w:val="center"/>
          </w:tcPr>
          <w:p w14:paraId="444C299B" w14:textId="77777777" w:rsidR="002C48D5" w:rsidRPr="00F97B2C" w:rsidRDefault="002C48D5" w:rsidP="00F60234">
            <w:pPr>
              <w:keepNext/>
              <w:ind w:firstLine="0"/>
              <w:jc w:val="center"/>
              <w:rPr>
                <w:b/>
                <w:bCs/>
                <w:sz w:val="16"/>
                <w:szCs w:val="16"/>
                <w:lang w:val="pl-PL"/>
              </w:rPr>
            </w:pPr>
            <w:r w:rsidRPr="00F97B2C">
              <w:rPr>
                <w:b/>
                <w:bCs/>
                <w:sz w:val="16"/>
                <w:szCs w:val="16"/>
                <w:lang w:val="pl-PL"/>
              </w:rPr>
              <w:t>Wartość</w:t>
            </w:r>
          </w:p>
        </w:tc>
      </w:tr>
      <w:tr w:rsidR="002C48D5" w:rsidRPr="00F97B2C" w14:paraId="4830F6B0" w14:textId="77777777" w:rsidTr="00810DCC">
        <w:trPr>
          <w:cantSplit/>
        </w:trPr>
        <w:tc>
          <w:tcPr>
            <w:tcW w:w="7994" w:type="dxa"/>
          </w:tcPr>
          <w:p w14:paraId="422E8460" w14:textId="77777777" w:rsidR="002C48D5" w:rsidRPr="00F97B2C" w:rsidRDefault="002C48D5" w:rsidP="00F60234">
            <w:pPr>
              <w:pStyle w:val="TekstTabeli"/>
              <w:rPr>
                <w:sz w:val="16"/>
                <w:szCs w:val="16"/>
                <w:lang w:val="pl-PL"/>
              </w:rPr>
            </w:pPr>
            <w:r w:rsidRPr="00F97B2C">
              <w:rPr>
                <w:sz w:val="16"/>
                <w:szCs w:val="16"/>
                <w:lang w:val="pl-PL"/>
              </w:rPr>
              <w:t>Liczba rozpoczętych ankiet</w:t>
            </w:r>
          </w:p>
        </w:tc>
        <w:tc>
          <w:tcPr>
            <w:tcW w:w="1134" w:type="dxa"/>
          </w:tcPr>
          <w:p w14:paraId="0D992BC6" w14:textId="77777777" w:rsidR="002C48D5" w:rsidRPr="00F97B2C" w:rsidRDefault="002C48D5" w:rsidP="00F60234">
            <w:pPr>
              <w:pStyle w:val="TekstTabeli"/>
              <w:jc w:val="center"/>
              <w:rPr>
                <w:sz w:val="16"/>
                <w:szCs w:val="16"/>
                <w:lang w:val="pl-PL"/>
              </w:rPr>
            </w:pPr>
            <w:r w:rsidRPr="00F97B2C">
              <w:rPr>
                <w:sz w:val="16"/>
                <w:szCs w:val="16"/>
                <w:lang w:val="pl-PL"/>
              </w:rPr>
              <w:t>259</w:t>
            </w:r>
          </w:p>
        </w:tc>
      </w:tr>
      <w:tr w:rsidR="002C48D5" w:rsidRPr="00F97B2C" w14:paraId="41E72EBF" w14:textId="77777777" w:rsidTr="00810DCC">
        <w:trPr>
          <w:cantSplit/>
        </w:trPr>
        <w:tc>
          <w:tcPr>
            <w:tcW w:w="7994" w:type="dxa"/>
          </w:tcPr>
          <w:p w14:paraId="19749AC7" w14:textId="77777777" w:rsidR="002C48D5" w:rsidRPr="00F97B2C" w:rsidRDefault="002C48D5" w:rsidP="00F60234">
            <w:pPr>
              <w:pStyle w:val="TekstTabeli"/>
              <w:rPr>
                <w:sz w:val="16"/>
                <w:szCs w:val="16"/>
                <w:lang w:val="pl-PL"/>
              </w:rPr>
            </w:pPr>
            <w:r w:rsidRPr="00F97B2C">
              <w:rPr>
                <w:sz w:val="16"/>
                <w:szCs w:val="16"/>
                <w:lang w:val="pl-PL"/>
              </w:rPr>
              <w:t>Liczba zakończonych ankiet</w:t>
            </w:r>
          </w:p>
        </w:tc>
        <w:tc>
          <w:tcPr>
            <w:tcW w:w="1134" w:type="dxa"/>
          </w:tcPr>
          <w:p w14:paraId="296279CB" w14:textId="77777777" w:rsidR="002C48D5" w:rsidRPr="00F97B2C" w:rsidRDefault="002C48D5" w:rsidP="00F60234">
            <w:pPr>
              <w:pStyle w:val="TekstTabeli"/>
              <w:jc w:val="center"/>
              <w:rPr>
                <w:sz w:val="16"/>
                <w:szCs w:val="16"/>
                <w:lang w:val="pl-PL"/>
              </w:rPr>
            </w:pPr>
            <w:r w:rsidRPr="00F97B2C">
              <w:rPr>
                <w:sz w:val="16"/>
                <w:szCs w:val="16"/>
                <w:lang w:val="pl-PL"/>
              </w:rPr>
              <w:t>138</w:t>
            </w:r>
          </w:p>
        </w:tc>
      </w:tr>
      <w:tr w:rsidR="002C48D5" w:rsidRPr="00F97B2C" w14:paraId="0DFF107F" w14:textId="77777777" w:rsidTr="00810DCC">
        <w:trPr>
          <w:cantSplit/>
        </w:trPr>
        <w:tc>
          <w:tcPr>
            <w:tcW w:w="7994" w:type="dxa"/>
          </w:tcPr>
          <w:p w14:paraId="5CF93299" w14:textId="77777777" w:rsidR="002C48D5" w:rsidRPr="00F97B2C" w:rsidRDefault="002C48D5" w:rsidP="00F60234">
            <w:pPr>
              <w:pStyle w:val="TekstTabeli"/>
              <w:rPr>
                <w:sz w:val="16"/>
                <w:szCs w:val="16"/>
                <w:lang w:val="pl-PL"/>
              </w:rPr>
            </w:pPr>
            <w:r w:rsidRPr="00F97B2C">
              <w:rPr>
                <w:sz w:val="16"/>
                <w:szCs w:val="16"/>
                <w:lang w:val="pl-PL"/>
              </w:rPr>
              <w:t>Proporcja liczby ankiet zakończonych do liczby ankiet rozpoczętych</w:t>
            </w:r>
          </w:p>
        </w:tc>
        <w:tc>
          <w:tcPr>
            <w:tcW w:w="1134" w:type="dxa"/>
          </w:tcPr>
          <w:p w14:paraId="5F16EFEC" w14:textId="77777777" w:rsidR="002C48D5" w:rsidRPr="00F97B2C" w:rsidRDefault="002C48D5" w:rsidP="00F60234">
            <w:pPr>
              <w:pStyle w:val="TekstTabeli"/>
              <w:jc w:val="center"/>
              <w:rPr>
                <w:sz w:val="16"/>
                <w:szCs w:val="16"/>
                <w:lang w:val="pl-PL"/>
              </w:rPr>
            </w:pPr>
            <w:r w:rsidRPr="00F97B2C">
              <w:rPr>
                <w:sz w:val="16"/>
                <w:szCs w:val="16"/>
                <w:lang w:val="pl-PL"/>
              </w:rPr>
              <w:t>53,28%</w:t>
            </w:r>
          </w:p>
        </w:tc>
      </w:tr>
      <w:tr w:rsidR="002C48D5" w:rsidRPr="00F97B2C" w14:paraId="7C21087D" w14:textId="77777777" w:rsidTr="00810DCC">
        <w:trPr>
          <w:cantSplit/>
        </w:trPr>
        <w:tc>
          <w:tcPr>
            <w:tcW w:w="7994" w:type="dxa"/>
          </w:tcPr>
          <w:p w14:paraId="0D2890DC" w14:textId="1E3684AD" w:rsidR="002C48D5" w:rsidRPr="00F97B2C" w:rsidRDefault="002C48D5" w:rsidP="00F60234">
            <w:pPr>
              <w:pStyle w:val="TekstTabeli"/>
              <w:rPr>
                <w:sz w:val="16"/>
                <w:szCs w:val="16"/>
                <w:lang w:val="pl-PL"/>
              </w:rPr>
            </w:pPr>
            <w:r w:rsidRPr="00F97B2C">
              <w:rPr>
                <w:sz w:val="16"/>
                <w:szCs w:val="16"/>
                <w:lang w:val="pl-PL"/>
              </w:rPr>
              <w:t>Liczba respondentów ankiet rozpoczętych</w:t>
            </w:r>
          </w:p>
        </w:tc>
        <w:tc>
          <w:tcPr>
            <w:tcW w:w="1134" w:type="dxa"/>
          </w:tcPr>
          <w:p w14:paraId="684A0EA7" w14:textId="77777777" w:rsidR="002C48D5" w:rsidRPr="00F97B2C" w:rsidRDefault="002C48D5" w:rsidP="00F60234">
            <w:pPr>
              <w:pStyle w:val="TekstTabeli"/>
              <w:jc w:val="center"/>
              <w:rPr>
                <w:sz w:val="16"/>
                <w:szCs w:val="16"/>
                <w:lang w:val="pl-PL"/>
              </w:rPr>
            </w:pPr>
            <w:r w:rsidRPr="00F97B2C">
              <w:rPr>
                <w:sz w:val="16"/>
                <w:szCs w:val="16"/>
                <w:lang w:val="pl-PL"/>
              </w:rPr>
              <w:t>249</w:t>
            </w:r>
          </w:p>
        </w:tc>
      </w:tr>
      <w:tr w:rsidR="002C48D5" w:rsidRPr="00F97B2C" w14:paraId="601E8C8B" w14:textId="77777777" w:rsidTr="00810DCC">
        <w:trPr>
          <w:cantSplit/>
        </w:trPr>
        <w:tc>
          <w:tcPr>
            <w:tcW w:w="7994" w:type="dxa"/>
          </w:tcPr>
          <w:p w14:paraId="1A4F8BDD" w14:textId="77777777" w:rsidR="002C48D5" w:rsidRPr="00F97B2C" w:rsidRDefault="002C48D5" w:rsidP="00F60234">
            <w:pPr>
              <w:pStyle w:val="TekstTabeli"/>
              <w:rPr>
                <w:sz w:val="16"/>
                <w:szCs w:val="16"/>
                <w:lang w:val="pl-PL"/>
              </w:rPr>
            </w:pPr>
            <w:r w:rsidRPr="00F97B2C">
              <w:rPr>
                <w:sz w:val="16"/>
                <w:szCs w:val="16"/>
                <w:lang w:val="pl-PL"/>
              </w:rPr>
              <w:t>Liczba respondentów ankiet zakończonych</w:t>
            </w:r>
          </w:p>
        </w:tc>
        <w:tc>
          <w:tcPr>
            <w:tcW w:w="1134" w:type="dxa"/>
          </w:tcPr>
          <w:p w14:paraId="78B558DA" w14:textId="77777777" w:rsidR="002C48D5" w:rsidRPr="00F97B2C" w:rsidRDefault="002C48D5" w:rsidP="00F60234">
            <w:pPr>
              <w:pStyle w:val="TekstTabeli"/>
              <w:jc w:val="center"/>
              <w:rPr>
                <w:sz w:val="16"/>
                <w:szCs w:val="16"/>
                <w:lang w:val="pl-PL"/>
              </w:rPr>
            </w:pPr>
            <w:r w:rsidRPr="00F97B2C">
              <w:rPr>
                <w:sz w:val="16"/>
                <w:szCs w:val="16"/>
                <w:lang w:val="pl-PL"/>
              </w:rPr>
              <w:t>133</w:t>
            </w:r>
          </w:p>
        </w:tc>
      </w:tr>
      <w:tr w:rsidR="002C48D5" w:rsidRPr="00F97B2C" w14:paraId="0A216289" w14:textId="77777777" w:rsidTr="00810DCC">
        <w:trPr>
          <w:cantSplit/>
        </w:trPr>
        <w:tc>
          <w:tcPr>
            <w:tcW w:w="7994" w:type="dxa"/>
          </w:tcPr>
          <w:p w14:paraId="0F029953" w14:textId="362115A6" w:rsidR="002C48D5" w:rsidRPr="00F97B2C" w:rsidRDefault="002C48D5" w:rsidP="00F60234">
            <w:pPr>
              <w:pStyle w:val="TekstTabeli"/>
              <w:keepNext/>
              <w:rPr>
                <w:sz w:val="16"/>
                <w:szCs w:val="16"/>
                <w:lang w:val="pl-PL"/>
              </w:rPr>
            </w:pPr>
            <w:r w:rsidRPr="00F97B2C">
              <w:rPr>
                <w:sz w:val="16"/>
                <w:szCs w:val="16"/>
                <w:lang w:val="pl-PL"/>
              </w:rPr>
              <w:t>Proporcja liczby respondentów ankiet zakończonych do liczby respondentów ankiet rozpoczętych</w:t>
            </w:r>
          </w:p>
        </w:tc>
        <w:tc>
          <w:tcPr>
            <w:tcW w:w="1134" w:type="dxa"/>
          </w:tcPr>
          <w:p w14:paraId="71C0BD0C" w14:textId="77777777" w:rsidR="002C48D5" w:rsidRPr="00F97B2C" w:rsidRDefault="002C48D5" w:rsidP="00F60234">
            <w:pPr>
              <w:pStyle w:val="TekstTabeli"/>
              <w:keepNext/>
              <w:jc w:val="center"/>
              <w:rPr>
                <w:sz w:val="16"/>
                <w:szCs w:val="16"/>
                <w:lang w:val="pl-PL"/>
              </w:rPr>
            </w:pPr>
            <w:r w:rsidRPr="00F97B2C">
              <w:rPr>
                <w:sz w:val="16"/>
                <w:szCs w:val="16"/>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91BDAA7" w14:textId="12453DA4" w:rsidR="00E37300" w:rsidRDefault="002C48D5" w:rsidP="00810DCC">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w:t>
      </w:r>
      <w:r w:rsidR="00E56D0B">
        <w:t xml:space="preserve"> </w:t>
      </w:r>
      <w:r w:rsidR="000452EE">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Wyniki przeprowadzonych badań nie pozwalają na wyznaczenie wartości satysfakcji interesariuszy (np. SSI) dla różnych uczelni</w:t>
      </w:r>
      <w:r w:rsidR="0084514B">
        <w:t>.</w:t>
      </w:r>
      <w:r w:rsidR="00CB4192">
        <w:t xml:space="preserve"> </w:t>
      </w:r>
      <w:r w:rsidR="0084514B">
        <w:t xml:space="preserve">Niemniej </w:t>
      </w:r>
      <w:r w:rsidR="00A3273D">
        <w:t>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 w grupie absolwentów, dotycząc</w:t>
      </w:r>
      <w:r w:rsidR="003D635E">
        <w:t>e</w:t>
      </w:r>
      <w:r w:rsidR="00810DCC">
        <w:t xml:space="preserve"> zatrudnienia i</w:t>
      </w:r>
      <w:r w:rsidR="003D635E">
        <w:t> </w:t>
      </w:r>
      <w:r w:rsidR="00810DCC">
        <w:t>zarobków w pierwszych latach po ukończeniu studiów</w:t>
      </w:r>
      <w:r w:rsidR="003D635E">
        <w:t>,</w:t>
      </w:r>
      <w:r w:rsidR="00810DCC">
        <w:t xml:space="preserve"> mimo że zdają się potwierdzać zjawiska zauważone w badaniu jakościowym</w:t>
      </w:r>
      <w:r w:rsidR="003D635E">
        <w:t>,</w:t>
      </w:r>
      <w:r w:rsidR="00810DCC">
        <w:t xml:space="preserve">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ELA</w:t>
      </w:r>
      <w:r w:rsidR="00195782">
        <w:rPr>
          <w:rStyle w:val="FootnoteReference"/>
        </w:rPr>
        <w:footnoteReference w:id="5"/>
      </w:r>
      <w:r w:rsidR="00195782">
        <w:t xml:space="preserve">. </w:t>
      </w:r>
      <w:r w:rsidR="00E37300">
        <w:t>Jak podaje Ministerstwo Edukacji i Nauki</w:t>
      </w:r>
      <w:r w:rsidR="003D635E">
        <w:t>,</w:t>
      </w:r>
      <w:r w:rsidR="00E37300">
        <w:t xml:space="preserve"> ELA obejmuje swoim monitoringiem 34</w:t>
      </w:r>
      <w:r w:rsidR="00195782">
        <w:t> </w:t>
      </w:r>
      <w:r w:rsidR="00E37300">
        <w:t>tys. kierunków studiów oraz analizę sytuacji zawodowej ponad 1,8 miliona absolwentów.</w:t>
      </w:r>
    </w:p>
    <w:p w14:paraId="6CA038DE" w14:textId="45595212" w:rsidR="00E37300" w:rsidRDefault="00E37300" w:rsidP="00E37300">
      <w:pPr>
        <w:pStyle w:val="Tytutabeli"/>
      </w:pPr>
      <w:bookmarkStart w:id="39" w:name="_Toc182910022"/>
      <w:bookmarkStart w:id="40" w:name="_Toc183082902"/>
      <w:r>
        <w:lastRenderedPageBreak/>
        <w:t xml:space="preserve">Tabela </w:t>
      </w:r>
      <w:fldSimple w:instr=" SEQ Tabela \* ARABIC ">
        <w:r w:rsidR="00E64BAC">
          <w:rPr>
            <w:noProof/>
          </w:rPr>
          <w:t>5</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39"/>
      <w:bookmarkEnd w:id="40"/>
    </w:p>
    <w:tbl>
      <w:tblPr>
        <w:tblStyle w:val="TableGrid"/>
        <w:tblW w:w="0" w:type="auto"/>
        <w:tblInd w:w="113" w:type="dxa"/>
        <w:tblLook w:val="04A0" w:firstRow="1" w:lastRow="0" w:firstColumn="1" w:lastColumn="0" w:noHBand="0" w:noVBand="1"/>
      </w:tblPr>
      <w:tblGrid>
        <w:gridCol w:w="4536"/>
        <w:gridCol w:w="2268"/>
        <w:gridCol w:w="2268"/>
      </w:tblGrid>
      <w:tr w:rsidR="00E37300" w:rsidRPr="00F97B2C" w14:paraId="15F1498A" w14:textId="77777777" w:rsidTr="00F60234">
        <w:trPr>
          <w:cantSplit/>
          <w:tblHeader/>
        </w:trPr>
        <w:tc>
          <w:tcPr>
            <w:tcW w:w="4536" w:type="dxa"/>
            <w:vAlign w:val="center"/>
          </w:tcPr>
          <w:p w14:paraId="59B294AF" w14:textId="77777777" w:rsidR="00E37300" w:rsidRPr="00F97B2C" w:rsidRDefault="00E37300"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2FED71D" w14:textId="77777777"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758F4FB2" w14:textId="643B9632"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E56D0B">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E37300" w:rsidRPr="00F97B2C" w14:paraId="2EC7812F" w14:textId="77777777" w:rsidTr="00F60234">
        <w:trPr>
          <w:cantSplit/>
        </w:trPr>
        <w:tc>
          <w:tcPr>
            <w:tcW w:w="4536" w:type="dxa"/>
            <w:vAlign w:val="center"/>
          </w:tcPr>
          <w:p w14:paraId="649EFFEF" w14:textId="77777777" w:rsidR="00E37300" w:rsidRPr="00F97B2C" w:rsidRDefault="00E37300" w:rsidP="00F60234">
            <w:pPr>
              <w:pStyle w:val="TekstTabeli"/>
              <w:rPr>
                <w:sz w:val="16"/>
                <w:szCs w:val="16"/>
                <w:lang w:val="pl-PL"/>
              </w:rPr>
            </w:pPr>
            <w:r w:rsidRPr="00F97B2C">
              <w:rPr>
                <w:sz w:val="16"/>
                <w:szCs w:val="16"/>
                <w:lang w:val="pl-PL"/>
              </w:rPr>
              <w:t>Techniczna vs zatrudnienie po 1 roku</w:t>
            </w:r>
          </w:p>
        </w:tc>
        <w:tc>
          <w:tcPr>
            <w:tcW w:w="2268" w:type="dxa"/>
            <w:vAlign w:val="center"/>
          </w:tcPr>
          <w:p w14:paraId="42CD54A2" w14:textId="77777777" w:rsidR="00E37300" w:rsidRPr="00F97B2C" w:rsidRDefault="00E37300" w:rsidP="00F60234">
            <w:pPr>
              <w:pStyle w:val="TekstTabeli"/>
              <w:jc w:val="center"/>
              <w:rPr>
                <w:sz w:val="16"/>
                <w:szCs w:val="16"/>
                <w:lang w:val="pl-PL"/>
              </w:rPr>
            </w:pPr>
            <w:r w:rsidRPr="00F97B2C">
              <w:rPr>
                <w:b/>
                <w:sz w:val="16"/>
                <w:szCs w:val="16"/>
                <w:lang w:val="pl-PL"/>
              </w:rPr>
              <w:t>-0,1508</w:t>
            </w:r>
          </w:p>
        </w:tc>
        <w:tc>
          <w:tcPr>
            <w:tcW w:w="2268" w:type="dxa"/>
            <w:vAlign w:val="center"/>
          </w:tcPr>
          <w:p w14:paraId="5A349867" w14:textId="77777777" w:rsidR="00E37300" w:rsidRPr="00F97B2C" w:rsidRDefault="00E37300" w:rsidP="00F60234">
            <w:pPr>
              <w:pStyle w:val="TekstTabeli"/>
              <w:jc w:val="center"/>
              <w:rPr>
                <w:i/>
                <w:iCs/>
                <w:sz w:val="16"/>
                <w:szCs w:val="16"/>
                <w:lang w:val="pl-PL"/>
              </w:rPr>
            </w:pPr>
            <w:r w:rsidRPr="00F97B2C">
              <w:rPr>
                <w:i/>
                <w:iCs/>
                <w:sz w:val="16"/>
                <w:szCs w:val="16"/>
                <w:lang w:val="pl-PL"/>
              </w:rPr>
              <w:t>0,0010</w:t>
            </w:r>
          </w:p>
        </w:tc>
      </w:tr>
      <w:tr w:rsidR="00E37300" w:rsidRPr="00F97B2C" w14:paraId="08D58C37" w14:textId="77777777" w:rsidTr="00F60234">
        <w:trPr>
          <w:cantSplit/>
        </w:trPr>
        <w:tc>
          <w:tcPr>
            <w:tcW w:w="4536" w:type="dxa"/>
            <w:vAlign w:val="center"/>
          </w:tcPr>
          <w:p w14:paraId="36B3B2C7" w14:textId="77777777" w:rsidR="00E37300" w:rsidRPr="00F97B2C" w:rsidRDefault="00E37300" w:rsidP="00F60234">
            <w:pPr>
              <w:pStyle w:val="TekstTabeli"/>
              <w:rPr>
                <w:sz w:val="16"/>
                <w:szCs w:val="16"/>
                <w:lang w:val="pl-PL"/>
              </w:rPr>
            </w:pPr>
            <w:r w:rsidRPr="00F97B2C">
              <w:rPr>
                <w:sz w:val="16"/>
                <w:szCs w:val="16"/>
                <w:lang w:val="pl-PL"/>
              </w:rPr>
              <w:t>Techniczna vs zarobki po 1 roku</w:t>
            </w:r>
          </w:p>
        </w:tc>
        <w:tc>
          <w:tcPr>
            <w:tcW w:w="2268" w:type="dxa"/>
            <w:vAlign w:val="center"/>
          </w:tcPr>
          <w:p w14:paraId="26DE59CE" w14:textId="77777777" w:rsidR="00E37300" w:rsidRPr="00F97B2C" w:rsidRDefault="00E37300" w:rsidP="00F60234">
            <w:pPr>
              <w:pStyle w:val="TekstTabeli"/>
              <w:jc w:val="center"/>
              <w:rPr>
                <w:sz w:val="16"/>
                <w:szCs w:val="16"/>
              </w:rPr>
            </w:pPr>
            <w:r w:rsidRPr="00F97B2C">
              <w:rPr>
                <w:sz w:val="16"/>
                <w:szCs w:val="16"/>
                <w:lang w:val="pl-PL"/>
              </w:rPr>
              <w:t>0,0141</w:t>
            </w:r>
          </w:p>
        </w:tc>
        <w:tc>
          <w:tcPr>
            <w:tcW w:w="2268" w:type="dxa"/>
            <w:vAlign w:val="center"/>
          </w:tcPr>
          <w:p w14:paraId="3B2801B0" w14:textId="77777777" w:rsidR="00E37300" w:rsidRPr="00F97B2C" w:rsidRDefault="00E37300" w:rsidP="00F60234">
            <w:pPr>
              <w:pStyle w:val="TekstTabeli"/>
              <w:jc w:val="center"/>
              <w:rPr>
                <w:i/>
                <w:iCs/>
                <w:sz w:val="16"/>
                <w:szCs w:val="16"/>
              </w:rPr>
            </w:pPr>
            <w:r w:rsidRPr="00F97B2C">
              <w:rPr>
                <w:i/>
                <w:iCs/>
                <w:sz w:val="16"/>
                <w:szCs w:val="16"/>
                <w:lang w:val="pl-PL"/>
              </w:rPr>
              <w:t>0,7604</w:t>
            </w:r>
          </w:p>
        </w:tc>
      </w:tr>
      <w:tr w:rsidR="00E37300" w:rsidRPr="00F97B2C" w14:paraId="0427D923" w14:textId="77777777" w:rsidTr="00F60234">
        <w:trPr>
          <w:cantSplit/>
        </w:trPr>
        <w:tc>
          <w:tcPr>
            <w:tcW w:w="4536" w:type="dxa"/>
            <w:vAlign w:val="center"/>
          </w:tcPr>
          <w:p w14:paraId="0370D434" w14:textId="77777777" w:rsidR="00E37300" w:rsidRPr="00F97B2C" w:rsidRDefault="00E37300" w:rsidP="00F60234">
            <w:pPr>
              <w:pStyle w:val="TekstTabeli"/>
              <w:rPr>
                <w:sz w:val="16"/>
                <w:szCs w:val="16"/>
                <w:lang w:val="pl-PL"/>
              </w:rPr>
            </w:pPr>
            <w:r w:rsidRPr="00F97B2C">
              <w:rPr>
                <w:sz w:val="16"/>
                <w:szCs w:val="16"/>
                <w:lang w:val="pl-PL"/>
              </w:rPr>
              <w:t>Techniczna vs IWRA po 1 roku</w:t>
            </w:r>
          </w:p>
        </w:tc>
        <w:tc>
          <w:tcPr>
            <w:tcW w:w="2268" w:type="dxa"/>
            <w:vAlign w:val="center"/>
          </w:tcPr>
          <w:p w14:paraId="1A89878A" w14:textId="77777777" w:rsidR="00E37300" w:rsidRPr="00F97B2C" w:rsidRDefault="00E37300" w:rsidP="00F60234">
            <w:pPr>
              <w:pStyle w:val="TekstTabeli"/>
              <w:jc w:val="center"/>
              <w:rPr>
                <w:sz w:val="16"/>
                <w:szCs w:val="16"/>
                <w:lang w:val="pl-PL"/>
              </w:rPr>
            </w:pPr>
            <w:r w:rsidRPr="00F97B2C">
              <w:rPr>
                <w:sz w:val="16"/>
                <w:szCs w:val="16"/>
                <w:lang w:val="pl-PL"/>
              </w:rPr>
              <w:t>-0,0597</w:t>
            </w:r>
          </w:p>
        </w:tc>
        <w:tc>
          <w:tcPr>
            <w:tcW w:w="2268" w:type="dxa"/>
            <w:vAlign w:val="center"/>
          </w:tcPr>
          <w:p w14:paraId="292178E6" w14:textId="77777777" w:rsidR="00E37300" w:rsidRPr="00F97B2C" w:rsidRDefault="00E37300" w:rsidP="00F60234">
            <w:pPr>
              <w:pStyle w:val="TekstTabeli"/>
              <w:jc w:val="center"/>
              <w:rPr>
                <w:i/>
                <w:iCs/>
                <w:sz w:val="16"/>
                <w:szCs w:val="16"/>
                <w:lang w:val="pl-PL"/>
              </w:rPr>
            </w:pPr>
            <w:r w:rsidRPr="00F97B2C">
              <w:rPr>
                <w:i/>
                <w:iCs/>
                <w:sz w:val="16"/>
                <w:szCs w:val="16"/>
                <w:lang w:val="pl-PL"/>
              </w:rPr>
              <w:t>0,1961</w:t>
            </w:r>
          </w:p>
        </w:tc>
      </w:tr>
      <w:tr w:rsidR="00E37300" w:rsidRPr="00F97B2C" w14:paraId="4C9AEE15" w14:textId="77777777" w:rsidTr="00F60234">
        <w:trPr>
          <w:cantSplit/>
        </w:trPr>
        <w:tc>
          <w:tcPr>
            <w:tcW w:w="4536" w:type="dxa"/>
            <w:vAlign w:val="center"/>
          </w:tcPr>
          <w:p w14:paraId="07C1D56E" w14:textId="77777777" w:rsidR="00E37300" w:rsidRPr="00F97B2C" w:rsidRDefault="00E37300" w:rsidP="00F60234">
            <w:pPr>
              <w:pStyle w:val="TekstTabeli"/>
              <w:rPr>
                <w:sz w:val="16"/>
                <w:szCs w:val="16"/>
                <w:lang w:val="pl-PL"/>
              </w:rPr>
            </w:pPr>
            <w:r w:rsidRPr="00F97B2C">
              <w:rPr>
                <w:sz w:val="16"/>
                <w:szCs w:val="16"/>
                <w:lang w:val="pl-PL"/>
              </w:rPr>
              <w:t>Techniczna vs WWZ po 1 roku</w:t>
            </w:r>
          </w:p>
        </w:tc>
        <w:tc>
          <w:tcPr>
            <w:tcW w:w="2268" w:type="dxa"/>
            <w:vAlign w:val="center"/>
          </w:tcPr>
          <w:p w14:paraId="32259BE7" w14:textId="77777777" w:rsidR="00E37300" w:rsidRPr="00F97B2C" w:rsidRDefault="00E37300" w:rsidP="00F60234">
            <w:pPr>
              <w:pStyle w:val="TekstTabeli"/>
              <w:jc w:val="center"/>
              <w:rPr>
                <w:sz w:val="16"/>
                <w:szCs w:val="16"/>
                <w:lang w:val="pl-PL"/>
              </w:rPr>
            </w:pPr>
            <w:r w:rsidRPr="00F97B2C">
              <w:rPr>
                <w:sz w:val="16"/>
                <w:szCs w:val="16"/>
                <w:lang w:val="pl-PL"/>
              </w:rPr>
              <w:t>0,0195</w:t>
            </w:r>
          </w:p>
        </w:tc>
        <w:tc>
          <w:tcPr>
            <w:tcW w:w="2268" w:type="dxa"/>
            <w:vAlign w:val="center"/>
          </w:tcPr>
          <w:p w14:paraId="67DAB692" w14:textId="77777777" w:rsidR="00E37300" w:rsidRPr="00F97B2C" w:rsidRDefault="00E37300" w:rsidP="00F60234">
            <w:pPr>
              <w:pStyle w:val="TekstTabeli"/>
              <w:jc w:val="center"/>
              <w:rPr>
                <w:i/>
                <w:iCs/>
                <w:sz w:val="16"/>
                <w:szCs w:val="16"/>
                <w:lang w:val="pl-PL"/>
              </w:rPr>
            </w:pPr>
            <w:r w:rsidRPr="00F97B2C">
              <w:rPr>
                <w:i/>
                <w:iCs/>
                <w:sz w:val="16"/>
                <w:szCs w:val="16"/>
                <w:lang w:val="pl-PL"/>
              </w:rPr>
              <w:t>0,6736</w:t>
            </w:r>
          </w:p>
        </w:tc>
      </w:tr>
      <w:tr w:rsidR="00E37300" w:rsidRPr="00F97B2C" w14:paraId="706FFAD0" w14:textId="77777777" w:rsidTr="00F60234">
        <w:trPr>
          <w:cantSplit/>
        </w:trPr>
        <w:tc>
          <w:tcPr>
            <w:tcW w:w="4536" w:type="dxa"/>
            <w:vAlign w:val="center"/>
          </w:tcPr>
          <w:p w14:paraId="6EAC7CCF" w14:textId="77777777" w:rsidR="00E37300" w:rsidRPr="00F97B2C" w:rsidRDefault="00E37300" w:rsidP="00F60234">
            <w:pPr>
              <w:pStyle w:val="TekstTabeli"/>
              <w:rPr>
                <w:sz w:val="16"/>
                <w:szCs w:val="16"/>
                <w:lang w:val="pl-PL"/>
              </w:rPr>
            </w:pPr>
            <w:r w:rsidRPr="00F97B2C">
              <w:rPr>
                <w:sz w:val="16"/>
                <w:szCs w:val="16"/>
                <w:lang w:val="pl-PL"/>
              </w:rPr>
              <w:t>Techniczna vs zatrudnienie po 3 latach</w:t>
            </w:r>
          </w:p>
        </w:tc>
        <w:tc>
          <w:tcPr>
            <w:tcW w:w="2268" w:type="dxa"/>
            <w:vAlign w:val="center"/>
          </w:tcPr>
          <w:p w14:paraId="6A3D0197" w14:textId="77777777" w:rsidR="00E37300" w:rsidRPr="00F97B2C" w:rsidRDefault="00E37300" w:rsidP="00F60234">
            <w:pPr>
              <w:pStyle w:val="TekstTabeli"/>
              <w:jc w:val="center"/>
              <w:rPr>
                <w:sz w:val="16"/>
                <w:szCs w:val="16"/>
              </w:rPr>
            </w:pPr>
            <w:r w:rsidRPr="00F97B2C">
              <w:rPr>
                <w:sz w:val="16"/>
                <w:szCs w:val="16"/>
                <w:lang w:val="pl-PL"/>
              </w:rPr>
              <w:t>0,0678</w:t>
            </w:r>
          </w:p>
        </w:tc>
        <w:tc>
          <w:tcPr>
            <w:tcW w:w="2268" w:type="dxa"/>
            <w:vAlign w:val="center"/>
          </w:tcPr>
          <w:p w14:paraId="4172E961" w14:textId="77777777" w:rsidR="00E37300" w:rsidRPr="00F97B2C" w:rsidRDefault="00E37300" w:rsidP="00F60234">
            <w:pPr>
              <w:pStyle w:val="TekstTabeli"/>
              <w:jc w:val="center"/>
              <w:rPr>
                <w:i/>
                <w:iCs/>
                <w:sz w:val="16"/>
                <w:szCs w:val="16"/>
              </w:rPr>
            </w:pPr>
            <w:r w:rsidRPr="00F97B2C">
              <w:rPr>
                <w:i/>
                <w:iCs/>
                <w:sz w:val="16"/>
                <w:szCs w:val="16"/>
                <w:lang w:val="pl-PL"/>
              </w:rPr>
              <w:t>0,1424</w:t>
            </w:r>
          </w:p>
        </w:tc>
      </w:tr>
      <w:tr w:rsidR="00E37300" w:rsidRPr="00F97B2C" w14:paraId="449C749B" w14:textId="77777777" w:rsidTr="00F60234">
        <w:trPr>
          <w:cantSplit/>
        </w:trPr>
        <w:tc>
          <w:tcPr>
            <w:tcW w:w="4536" w:type="dxa"/>
            <w:vAlign w:val="center"/>
          </w:tcPr>
          <w:p w14:paraId="12F5EFD5" w14:textId="77777777" w:rsidR="00E37300" w:rsidRPr="00F97B2C" w:rsidRDefault="00E37300" w:rsidP="00F60234">
            <w:pPr>
              <w:pStyle w:val="TekstTabeli"/>
              <w:rPr>
                <w:sz w:val="16"/>
                <w:szCs w:val="16"/>
                <w:lang w:val="pl-PL"/>
              </w:rPr>
            </w:pPr>
            <w:r w:rsidRPr="00F97B2C">
              <w:rPr>
                <w:sz w:val="16"/>
                <w:szCs w:val="16"/>
                <w:lang w:val="pl-PL"/>
              </w:rPr>
              <w:t>Techniczna vs zarobki po 3 latach</w:t>
            </w:r>
          </w:p>
        </w:tc>
        <w:tc>
          <w:tcPr>
            <w:tcW w:w="2268" w:type="dxa"/>
            <w:vAlign w:val="center"/>
          </w:tcPr>
          <w:p w14:paraId="7FFE7200" w14:textId="77777777" w:rsidR="00E37300" w:rsidRPr="00F97B2C" w:rsidRDefault="00E37300" w:rsidP="00F60234">
            <w:pPr>
              <w:pStyle w:val="TekstTabeli"/>
              <w:jc w:val="center"/>
              <w:rPr>
                <w:b/>
                <w:sz w:val="16"/>
                <w:szCs w:val="16"/>
                <w:lang w:val="pl-PL"/>
              </w:rPr>
            </w:pPr>
            <w:r w:rsidRPr="00F97B2C">
              <w:rPr>
                <w:b/>
                <w:sz w:val="16"/>
                <w:szCs w:val="16"/>
                <w:lang w:val="pl-PL"/>
              </w:rPr>
              <w:t>0,1281</w:t>
            </w:r>
          </w:p>
        </w:tc>
        <w:tc>
          <w:tcPr>
            <w:tcW w:w="2268" w:type="dxa"/>
            <w:vAlign w:val="center"/>
          </w:tcPr>
          <w:p w14:paraId="5F686FF8" w14:textId="77777777" w:rsidR="00E37300" w:rsidRPr="00F97B2C" w:rsidRDefault="00E37300" w:rsidP="00F60234">
            <w:pPr>
              <w:pStyle w:val="TekstTabeli"/>
              <w:jc w:val="center"/>
              <w:rPr>
                <w:i/>
                <w:iCs/>
                <w:sz w:val="16"/>
                <w:szCs w:val="16"/>
                <w:lang w:val="pl-PL"/>
              </w:rPr>
            </w:pPr>
            <w:r w:rsidRPr="00F97B2C">
              <w:rPr>
                <w:i/>
                <w:iCs/>
                <w:sz w:val="16"/>
                <w:szCs w:val="16"/>
                <w:lang w:val="pl-PL"/>
              </w:rPr>
              <w:t>0,0054</w:t>
            </w:r>
          </w:p>
        </w:tc>
      </w:tr>
      <w:tr w:rsidR="00E37300" w:rsidRPr="00F97B2C" w14:paraId="091E96F2" w14:textId="77777777" w:rsidTr="00F60234">
        <w:trPr>
          <w:cantSplit/>
        </w:trPr>
        <w:tc>
          <w:tcPr>
            <w:tcW w:w="4536" w:type="dxa"/>
            <w:vAlign w:val="center"/>
          </w:tcPr>
          <w:p w14:paraId="41322D49" w14:textId="77777777" w:rsidR="00E37300" w:rsidRPr="00F97B2C" w:rsidRDefault="00E37300" w:rsidP="00F60234">
            <w:pPr>
              <w:pStyle w:val="TekstTabeli"/>
              <w:rPr>
                <w:sz w:val="16"/>
                <w:szCs w:val="16"/>
                <w:lang w:val="pl-PL"/>
              </w:rPr>
            </w:pPr>
            <w:r w:rsidRPr="00F97B2C">
              <w:rPr>
                <w:sz w:val="16"/>
                <w:szCs w:val="16"/>
                <w:lang w:val="pl-PL"/>
              </w:rPr>
              <w:t>Techniczna vs IWRA po 3 latach</w:t>
            </w:r>
          </w:p>
        </w:tc>
        <w:tc>
          <w:tcPr>
            <w:tcW w:w="2268" w:type="dxa"/>
            <w:vAlign w:val="center"/>
          </w:tcPr>
          <w:p w14:paraId="3D000E3B" w14:textId="77777777" w:rsidR="00E37300" w:rsidRPr="00F97B2C" w:rsidRDefault="00E37300" w:rsidP="00F60234">
            <w:pPr>
              <w:pStyle w:val="TekstTabeli"/>
              <w:jc w:val="center"/>
              <w:rPr>
                <w:b/>
                <w:sz w:val="16"/>
                <w:szCs w:val="16"/>
                <w:lang w:val="pl-PL"/>
              </w:rPr>
            </w:pPr>
            <w:r w:rsidRPr="00F97B2C">
              <w:rPr>
                <w:b/>
                <w:sz w:val="16"/>
                <w:szCs w:val="16"/>
                <w:lang w:val="pl-PL"/>
              </w:rPr>
              <w:t>0,1336</w:t>
            </w:r>
          </w:p>
        </w:tc>
        <w:tc>
          <w:tcPr>
            <w:tcW w:w="2268" w:type="dxa"/>
            <w:vAlign w:val="center"/>
          </w:tcPr>
          <w:p w14:paraId="462EB690" w14:textId="77777777" w:rsidR="00E37300" w:rsidRPr="00F97B2C" w:rsidRDefault="00E37300" w:rsidP="00F60234">
            <w:pPr>
              <w:pStyle w:val="TekstTabeli"/>
              <w:jc w:val="center"/>
              <w:rPr>
                <w:i/>
                <w:iCs/>
                <w:sz w:val="16"/>
                <w:szCs w:val="16"/>
                <w:lang w:val="pl-PL"/>
              </w:rPr>
            </w:pPr>
            <w:r w:rsidRPr="00F97B2C">
              <w:rPr>
                <w:i/>
                <w:iCs/>
                <w:sz w:val="16"/>
                <w:szCs w:val="16"/>
                <w:lang w:val="pl-PL"/>
              </w:rPr>
              <w:t>0,0037</w:t>
            </w:r>
          </w:p>
        </w:tc>
      </w:tr>
      <w:tr w:rsidR="00E37300" w:rsidRPr="00F97B2C" w14:paraId="5784708B" w14:textId="77777777" w:rsidTr="00F60234">
        <w:trPr>
          <w:cantSplit/>
        </w:trPr>
        <w:tc>
          <w:tcPr>
            <w:tcW w:w="4536" w:type="dxa"/>
            <w:vAlign w:val="center"/>
          </w:tcPr>
          <w:p w14:paraId="75917337" w14:textId="77777777" w:rsidR="00E37300" w:rsidRPr="00F97B2C" w:rsidRDefault="00E37300" w:rsidP="00F60234">
            <w:pPr>
              <w:pStyle w:val="TekstTabeli"/>
              <w:keepNext/>
              <w:rPr>
                <w:sz w:val="16"/>
                <w:szCs w:val="16"/>
                <w:lang w:val="pl-PL"/>
              </w:rPr>
            </w:pPr>
            <w:r w:rsidRPr="00F97B2C">
              <w:rPr>
                <w:sz w:val="16"/>
                <w:szCs w:val="16"/>
                <w:lang w:val="pl-PL"/>
              </w:rPr>
              <w:t>Techniczna vs WWZ po 3 latach</w:t>
            </w:r>
          </w:p>
        </w:tc>
        <w:tc>
          <w:tcPr>
            <w:tcW w:w="2268" w:type="dxa"/>
            <w:vAlign w:val="center"/>
          </w:tcPr>
          <w:p w14:paraId="67FDF2C0" w14:textId="77777777" w:rsidR="00E37300" w:rsidRPr="00F97B2C" w:rsidRDefault="00E37300" w:rsidP="00F60234">
            <w:pPr>
              <w:pStyle w:val="TekstTabeli"/>
              <w:keepNext/>
              <w:jc w:val="center"/>
              <w:rPr>
                <w:b/>
                <w:sz w:val="16"/>
                <w:szCs w:val="16"/>
                <w:lang w:val="pl-PL"/>
              </w:rPr>
            </w:pPr>
            <w:r w:rsidRPr="00F97B2C">
              <w:rPr>
                <w:b/>
                <w:sz w:val="16"/>
                <w:szCs w:val="16"/>
                <w:lang w:val="pl-PL"/>
              </w:rPr>
              <w:t>0,1532</w:t>
            </w:r>
          </w:p>
        </w:tc>
        <w:tc>
          <w:tcPr>
            <w:tcW w:w="2268" w:type="dxa"/>
            <w:vAlign w:val="center"/>
          </w:tcPr>
          <w:p w14:paraId="14568DA3" w14:textId="77777777" w:rsidR="00E37300" w:rsidRPr="00F97B2C" w:rsidRDefault="00E37300" w:rsidP="00F60234">
            <w:pPr>
              <w:pStyle w:val="TekstTabeli"/>
              <w:keepNext/>
              <w:jc w:val="center"/>
              <w:rPr>
                <w:i/>
                <w:iCs/>
                <w:sz w:val="16"/>
                <w:szCs w:val="16"/>
                <w:lang w:val="pl-PL"/>
              </w:rPr>
            </w:pPr>
            <w:r w:rsidRPr="00F97B2C">
              <w:rPr>
                <w:i/>
                <w:iCs/>
                <w:sz w:val="16"/>
                <w:szCs w:val="16"/>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F0A1E03" w14:textId="1DB57CDB" w:rsidR="00E37300" w:rsidRDefault="00E37300" w:rsidP="003927C3">
      <w:r>
        <w:t>Wśród wyników przedstawionych w Tabeli </w:t>
      </w:r>
      <w:r w:rsidR="0084514B">
        <w:t>5</w:t>
      </w:r>
      <w:r>
        <w:t xml:space="preserve"> znajdują się korelacje odnoszące się nie tylko do stopy zatrudnienia i zarobków, ale także do wskaźnika IWRA zbudowanego na podstawie tych dwóch parametrów oraz do </w:t>
      </w:r>
      <w:r w:rsidR="00CE5DA2">
        <w:t>WWZ</w:t>
      </w:r>
      <w:r w:rsidR="00CE5DA2">
        <w:rPr>
          <w:rStyle w:val="FootnoteReference"/>
        </w:rPr>
        <w:footnoteReference w:id="6"/>
      </w:r>
      <w:r w:rsidR="00CE5DA2">
        <w:t xml:space="preserv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 szczegółowych (podrzędne) pomocnych do weryfikacji statystycznej na podstawie dostępnych danych badawczych</w:t>
      </w:r>
      <w:r w:rsidR="00CE5DA2">
        <w:t xml:space="preserve"> (por. </w:t>
      </w:r>
      <w:r w:rsidR="00CE5DA2">
        <w:fldChar w:fldCharType="begin"/>
      </w:r>
      <w:r w:rsidR="00CE5DA2">
        <w:instrText xml:space="preserve"> REF _Ref164719946 \h </w:instrText>
      </w:r>
      <w:r w:rsidR="00CE5DA2">
        <w:fldChar w:fldCharType="separate"/>
      </w:r>
      <w:r w:rsidR="00E64BAC">
        <w:t xml:space="preserve">Tabela </w:t>
      </w:r>
      <w:r w:rsidR="00E64BAC">
        <w:rPr>
          <w:noProof/>
        </w:rPr>
        <w:t>10</w:t>
      </w:r>
      <w:r w:rsidR="00CE5DA2">
        <w:fldChar w:fldCharType="end"/>
      </w:r>
      <w:r w:rsidR="00CE5DA2">
        <w:t>)</w:t>
      </w:r>
      <w:r>
        <w:t>.</w:t>
      </w:r>
      <w:r w:rsidR="003927C3">
        <w:t xml:space="preserve"> Ponieważ d</w:t>
      </w:r>
      <w:r>
        <w:t>otychczasowe analizy nie pozwoliły na zweryfikowanie powiązań pomiędzy IWRA i jego składowymi a postrzeganą przez absolwentów satysfakcją z otrzymanej usługi</w:t>
      </w:r>
      <w:r w:rsidR="003D635E">
        <w:t>,</w:t>
      </w:r>
      <w:r w:rsidR="003927C3">
        <w:t xml:space="preserve"> dokonano analizy wyników przeprowadzonego badania kwestionariuszowego</w:t>
      </w:r>
      <w:r>
        <w:t>.</w:t>
      </w:r>
      <w:r w:rsidR="003927C3">
        <w:t xml:space="preserve"> Na podstawie rezultatów badania korelacji zaprezentowanych w Tabeli </w:t>
      </w:r>
      <w:r w:rsidR="0084514B">
        <w:t>6</w:t>
      </w:r>
      <w:r w:rsidR="003927C3">
        <w:t xml:space="preserve"> można stwierdzić, że jedynie cztery korelacje są istotne statystycznie na przyjętym poziomie istotności statystycznej</w:t>
      </w:r>
      <w:r w:rsidR="003D635E">
        <w:t>,</w:t>
      </w:r>
      <w:r w:rsidR="003927C3">
        <w:t xml:space="preserve"> wynoszącym </w:t>
      </w:r>
      <w:r w:rsidR="003927C3">
        <w:rPr>
          <w:rFonts w:cs="Arial"/>
        </w:rPr>
        <w:t>α</w:t>
      </w:r>
      <w:r w:rsidR="003927C3">
        <w:t xml:space="preserve"> = 0,1. Zatem można stwierdzić, że przy uwzględnieniu przyjętego poziomu ufności</w:t>
      </w:r>
      <w:r w:rsidR="0084514B">
        <w:t>,</w:t>
      </w:r>
      <w:r w:rsidR="003927C3">
        <w:t xml:space="preserve"> wartości zarobków absolwentów uzyskiwane po 3 latach są pozytywnie skorelowane z wynikami satysfakcji z otrzymanych usług uczelni</w:t>
      </w:r>
      <w:r w:rsidR="003D635E">
        <w:t>,</w:t>
      </w:r>
      <w:r w:rsidR="003927C3">
        <w:t xml:space="preserve"> zarówno w odniesieniu do całej populacji badanych absolwentów, jak i do grupy absolwentów uczelni technicznych. Są to jednak korelacje o niskiej sile wg klasyfikacji J. </w:t>
      </w:r>
      <w:proofErr w:type="spellStart"/>
      <w:r w:rsidR="003927C3">
        <w:t>Guilforda</w:t>
      </w:r>
      <w:proofErr w:type="spellEnd"/>
      <w:r w:rsidR="003927C3">
        <w:t xml:space="preserve">. </w:t>
      </w:r>
    </w:p>
    <w:p w14:paraId="522E304E" w14:textId="07526060" w:rsidR="00E37300" w:rsidRDefault="00E37300" w:rsidP="00E37300">
      <w:pPr>
        <w:pStyle w:val="Tytutabeli"/>
      </w:pPr>
      <w:bookmarkStart w:id="41" w:name="_Toc182910023"/>
      <w:bookmarkStart w:id="42" w:name="_Toc183082903"/>
      <w:r>
        <w:t xml:space="preserve">Tabela </w:t>
      </w:r>
      <w:fldSimple w:instr=" SEQ Tabela \* ARABIC ">
        <w:r w:rsidR="00E64BAC">
          <w:rPr>
            <w:noProof/>
          </w:rPr>
          <w:t>6</w:t>
        </w:r>
      </w:fldSimple>
      <w:r>
        <w:rPr>
          <w:noProof/>
        </w:rPr>
        <w:t>.</w:t>
      </w:r>
      <w:r w:rsidRPr="00EB2DF6">
        <w:t xml:space="preserve"> </w:t>
      </w:r>
      <w:r>
        <w:t xml:space="preserve">Korelacje pomiędzy wynagrodzeniem i zatrudnieniem absolwentów po roku i po 3 latach od ukończenia studiów a wartościami pomiaru postrzeganej satysfakcji z usług uczelni </w:t>
      </w:r>
      <w:r w:rsidR="00E56D0B">
        <w:t>w</w:t>
      </w:r>
      <w:r>
        <w:t xml:space="preserve"> podziale na grupy respondentów absolwentów w zależności od rodzaju ukończonej uczelni.</w:t>
      </w:r>
      <w:bookmarkEnd w:id="41"/>
      <w:bookmarkEnd w:id="42"/>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rsidRPr="00F97B2C" w14:paraId="4A1C312E" w14:textId="77777777" w:rsidTr="00F60234">
        <w:trPr>
          <w:cantSplit/>
          <w:tblHeader/>
        </w:trPr>
        <w:tc>
          <w:tcPr>
            <w:tcW w:w="2608" w:type="dxa"/>
            <w:vAlign w:val="center"/>
          </w:tcPr>
          <w:p w14:paraId="51000AA9" w14:textId="77777777" w:rsidR="00E37300" w:rsidRPr="00F97B2C" w:rsidRDefault="00E37300" w:rsidP="00F60234">
            <w:pPr>
              <w:keepNext/>
              <w:ind w:firstLine="0"/>
              <w:jc w:val="left"/>
              <w:rPr>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1077" w:type="dxa"/>
            <w:vAlign w:val="center"/>
          </w:tcPr>
          <w:p w14:paraId="09A5C592"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w:t>
            </w:r>
            <w:r w:rsidRPr="00F97B2C">
              <w:rPr>
                <w:rStyle w:val="FootnoteReference"/>
                <w:sz w:val="16"/>
                <w:szCs w:val="16"/>
              </w:rPr>
              <w:footnoteReference w:id="7"/>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3799332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p </w:t>
            </w:r>
            <w:r w:rsidRPr="00F97B2C">
              <w:rPr>
                <w:rStyle w:val="FootnoteReference"/>
                <w:sz w:val="16"/>
                <w:szCs w:val="16"/>
              </w:rPr>
              <w:footnoteReference w:id="8"/>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0B4C331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 </w:t>
            </w:r>
            <w:r w:rsidRPr="00F97B2C">
              <w:rPr>
                <w:b/>
                <w:bCs/>
                <w:sz w:val="16"/>
                <w:szCs w:val="16"/>
                <w:lang w:val="pl-PL"/>
              </w:rPr>
              <w:br/>
              <w:t>techn.</w:t>
            </w:r>
          </w:p>
        </w:tc>
        <w:tc>
          <w:tcPr>
            <w:tcW w:w="1077" w:type="dxa"/>
            <w:vAlign w:val="center"/>
          </w:tcPr>
          <w:p w14:paraId="0550BD9E"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techn.</w:t>
            </w:r>
          </w:p>
        </w:tc>
        <w:tc>
          <w:tcPr>
            <w:tcW w:w="1077" w:type="dxa"/>
            <w:vAlign w:val="center"/>
          </w:tcPr>
          <w:p w14:paraId="05871C16" w14:textId="77777777" w:rsidR="00E37300" w:rsidRPr="00F97B2C" w:rsidRDefault="00E37300" w:rsidP="00F60234">
            <w:pPr>
              <w:keepNext/>
              <w:ind w:firstLine="0"/>
              <w:jc w:val="center"/>
              <w:rPr>
                <w:sz w:val="16"/>
                <w:szCs w:val="16"/>
              </w:rPr>
            </w:pPr>
            <w:r w:rsidRPr="00F97B2C">
              <w:rPr>
                <w:b/>
                <w:bCs/>
                <w:sz w:val="16"/>
                <w:szCs w:val="16"/>
                <w:lang w:val="pl-PL"/>
              </w:rPr>
              <w:t xml:space="preserve">r - </w:t>
            </w:r>
            <w:r w:rsidRPr="00F97B2C">
              <w:rPr>
                <w:b/>
                <w:bCs/>
                <w:sz w:val="16"/>
                <w:szCs w:val="16"/>
                <w:lang w:val="pl-PL"/>
              </w:rPr>
              <w:br/>
              <w:t>ogółem</w:t>
            </w:r>
          </w:p>
        </w:tc>
        <w:tc>
          <w:tcPr>
            <w:tcW w:w="1077" w:type="dxa"/>
            <w:vAlign w:val="center"/>
          </w:tcPr>
          <w:p w14:paraId="2B4D289F"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ogółem</w:t>
            </w:r>
          </w:p>
        </w:tc>
      </w:tr>
      <w:tr w:rsidR="00E37300" w:rsidRPr="00F97B2C" w14:paraId="0C109BDB" w14:textId="77777777" w:rsidTr="00F60234">
        <w:trPr>
          <w:cantSplit/>
        </w:trPr>
        <w:tc>
          <w:tcPr>
            <w:tcW w:w="2608" w:type="dxa"/>
            <w:vAlign w:val="center"/>
          </w:tcPr>
          <w:p w14:paraId="36978E40" w14:textId="104E3C42" w:rsidR="00E37300" w:rsidRPr="00F97B2C" w:rsidRDefault="003D635E" w:rsidP="00F60234">
            <w:pPr>
              <w:pStyle w:val="TekstTabeli"/>
              <w:rPr>
                <w:sz w:val="16"/>
                <w:szCs w:val="16"/>
                <w:lang w:val="pl-PL"/>
              </w:rPr>
            </w:pPr>
            <w:r w:rsidRPr="00F97B2C">
              <w:rPr>
                <w:sz w:val="16"/>
                <w:szCs w:val="16"/>
                <w:lang w:val="pl-PL"/>
              </w:rPr>
              <w:t xml:space="preserve">Zarobki </w:t>
            </w:r>
            <w:r w:rsidR="00E37300" w:rsidRPr="00F97B2C">
              <w:rPr>
                <w:sz w:val="16"/>
                <w:szCs w:val="16"/>
                <w:lang w:val="pl-PL"/>
              </w:rPr>
              <w:t xml:space="preserve">po 1 roku vs </w:t>
            </w:r>
            <w:r w:rsidR="00E37300" w:rsidRPr="00F97B2C">
              <w:rPr>
                <w:sz w:val="16"/>
                <w:szCs w:val="16"/>
                <w:lang w:val="pl-PL"/>
              </w:rPr>
              <w:br/>
              <w:t>Satysfakcja</w:t>
            </w:r>
          </w:p>
        </w:tc>
        <w:tc>
          <w:tcPr>
            <w:tcW w:w="1077" w:type="dxa"/>
            <w:vAlign w:val="center"/>
          </w:tcPr>
          <w:p w14:paraId="6F38ED3C" w14:textId="77777777" w:rsidR="00E37300" w:rsidRPr="00F97B2C" w:rsidRDefault="00E37300" w:rsidP="00F60234">
            <w:pPr>
              <w:pStyle w:val="TekstTabeli"/>
              <w:jc w:val="center"/>
              <w:rPr>
                <w:sz w:val="16"/>
                <w:szCs w:val="16"/>
                <w:lang w:val="pl-PL"/>
              </w:rPr>
            </w:pPr>
            <w:r w:rsidRPr="00F97B2C">
              <w:rPr>
                <w:sz w:val="16"/>
                <w:szCs w:val="16"/>
                <w:lang w:val="pl-PL"/>
              </w:rPr>
              <w:t>-0,1154</w:t>
            </w:r>
          </w:p>
        </w:tc>
        <w:tc>
          <w:tcPr>
            <w:tcW w:w="1077" w:type="dxa"/>
            <w:vAlign w:val="center"/>
          </w:tcPr>
          <w:p w14:paraId="75F21BA4" w14:textId="77777777" w:rsidR="00E37300" w:rsidRPr="00F97B2C" w:rsidRDefault="00E37300" w:rsidP="00F60234">
            <w:pPr>
              <w:pStyle w:val="TekstTabeli"/>
              <w:jc w:val="center"/>
              <w:rPr>
                <w:i/>
                <w:iCs/>
                <w:sz w:val="16"/>
                <w:szCs w:val="16"/>
                <w:lang w:val="pl-PL"/>
              </w:rPr>
            </w:pPr>
            <w:r w:rsidRPr="00F97B2C">
              <w:rPr>
                <w:i/>
                <w:iCs/>
                <w:sz w:val="16"/>
                <w:szCs w:val="16"/>
                <w:lang w:val="pl-PL"/>
              </w:rPr>
              <w:t>0,3489</w:t>
            </w:r>
          </w:p>
        </w:tc>
        <w:tc>
          <w:tcPr>
            <w:tcW w:w="1077" w:type="dxa"/>
            <w:vAlign w:val="center"/>
          </w:tcPr>
          <w:p w14:paraId="641B64BA" w14:textId="77777777" w:rsidR="00E37300" w:rsidRPr="00F97B2C" w:rsidRDefault="00E37300" w:rsidP="00F60234">
            <w:pPr>
              <w:pStyle w:val="TekstTabeli"/>
              <w:jc w:val="center"/>
              <w:rPr>
                <w:sz w:val="16"/>
                <w:szCs w:val="16"/>
                <w:u w:val="single"/>
                <w:lang w:val="pl-PL"/>
              </w:rPr>
            </w:pPr>
            <w:r w:rsidRPr="00F97B2C">
              <w:rPr>
                <w:sz w:val="16"/>
                <w:szCs w:val="16"/>
                <w:u w:val="single"/>
                <w:lang w:val="pl-PL"/>
              </w:rPr>
              <w:t>0,2278</w:t>
            </w:r>
          </w:p>
        </w:tc>
        <w:tc>
          <w:tcPr>
            <w:tcW w:w="1077" w:type="dxa"/>
            <w:vAlign w:val="center"/>
          </w:tcPr>
          <w:p w14:paraId="09F4210B" w14:textId="77777777" w:rsidR="00E37300" w:rsidRPr="00F97B2C" w:rsidRDefault="00E37300" w:rsidP="00F60234">
            <w:pPr>
              <w:pStyle w:val="TekstTabeli"/>
              <w:jc w:val="center"/>
              <w:rPr>
                <w:i/>
                <w:iCs/>
                <w:sz w:val="16"/>
                <w:szCs w:val="16"/>
                <w:lang w:val="pl-PL"/>
              </w:rPr>
            </w:pPr>
            <w:r w:rsidRPr="00F97B2C">
              <w:rPr>
                <w:i/>
                <w:iCs/>
                <w:sz w:val="16"/>
                <w:szCs w:val="16"/>
                <w:lang w:val="pl-PL"/>
              </w:rPr>
              <w:t>0,1044</w:t>
            </w:r>
          </w:p>
        </w:tc>
        <w:tc>
          <w:tcPr>
            <w:tcW w:w="1077" w:type="dxa"/>
            <w:vAlign w:val="center"/>
          </w:tcPr>
          <w:p w14:paraId="75A464EE" w14:textId="77777777" w:rsidR="00E37300" w:rsidRPr="00F97B2C" w:rsidRDefault="00E37300" w:rsidP="00F60234">
            <w:pPr>
              <w:pStyle w:val="TekstTabeli"/>
              <w:jc w:val="center"/>
              <w:rPr>
                <w:sz w:val="16"/>
                <w:szCs w:val="16"/>
                <w:lang w:val="pl-PL"/>
              </w:rPr>
            </w:pPr>
            <w:r w:rsidRPr="00F97B2C">
              <w:rPr>
                <w:sz w:val="16"/>
                <w:szCs w:val="16"/>
                <w:lang w:val="pl-PL"/>
              </w:rPr>
              <w:t>0,0647</w:t>
            </w:r>
          </w:p>
        </w:tc>
        <w:tc>
          <w:tcPr>
            <w:tcW w:w="1077" w:type="dxa"/>
            <w:vAlign w:val="center"/>
          </w:tcPr>
          <w:p w14:paraId="3EC0F8AB" w14:textId="77777777" w:rsidR="00E37300" w:rsidRPr="00F97B2C" w:rsidRDefault="00E37300" w:rsidP="00F60234">
            <w:pPr>
              <w:pStyle w:val="TekstTabeli"/>
              <w:jc w:val="center"/>
              <w:rPr>
                <w:i/>
                <w:iCs/>
                <w:sz w:val="16"/>
                <w:szCs w:val="16"/>
                <w:lang w:val="pl-PL"/>
              </w:rPr>
            </w:pPr>
            <w:r w:rsidRPr="00F97B2C">
              <w:rPr>
                <w:i/>
                <w:iCs/>
                <w:sz w:val="16"/>
                <w:szCs w:val="16"/>
                <w:lang w:val="pl-PL"/>
              </w:rPr>
              <w:t>0,4825</w:t>
            </w:r>
          </w:p>
        </w:tc>
      </w:tr>
      <w:tr w:rsidR="00E37300" w:rsidRPr="00F97B2C" w14:paraId="61368995" w14:textId="77777777" w:rsidTr="00F60234">
        <w:trPr>
          <w:cantSplit/>
        </w:trPr>
        <w:tc>
          <w:tcPr>
            <w:tcW w:w="2608" w:type="dxa"/>
            <w:vAlign w:val="center"/>
          </w:tcPr>
          <w:p w14:paraId="655BD8B3" w14:textId="1F6AD6D8" w:rsidR="00E37300" w:rsidRPr="00F97B2C" w:rsidRDefault="003D635E" w:rsidP="00F60234">
            <w:pPr>
              <w:pStyle w:val="TekstTabeli"/>
              <w:rPr>
                <w:sz w:val="16"/>
                <w:szCs w:val="16"/>
                <w:lang w:val="pl-PL"/>
              </w:rPr>
            </w:pPr>
            <w:r w:rsidRPr="00F97B2C">
              <w:rPr>
                <w:sz w:val="16"/>
                <w:szCs w:val="16"/>
                <w:lang w:val="pl-PL"/>
              </w:rPr>
              <w:lastRenderedPageBreak/>
              <w:t xml:space="preserve">Zatrudnienie </w:t>
            </w:r>
            <w:r w:rsidR="00E37300" w:rsidRPr="00F97B2C">
              <w:rPr>
                <w:sz w:val="16"/>
                <w:szCs w:val="16"/>
                <w:lang w:val="pl-PL"/>
              </w:rPr>
              <w:t>po 1 roku vs</w:t>
            </w:r>
            <w:r w:rsidR="00E37300" w:rsidRPr="00F97B2C">
              <w:rPr>
                <w:sz w:val="16"/>
                <w:szCs w:val="16"/>
                <w:lang w:val="pl-PL"/>
              </w:rPr>
              <w:br/>
              <w:t>Satysfakcja</w:t>
            </w:r>
          </w:p>
        </w:tc>
        <w:tc>
          <w:tcPr>
            <w:tcW w:w="1077" w:type="dxa"/>
            <w:vAlign w:val="center"/>
          </w:tcPr>
          <w:p w14:paraId="0F953C79" w14:textId="77777777" w:rsidR="00E37300" w:rsidRPr="00F97B2C" w:rsidRDefault="00E37300" w:rsidP="00F60234">
            <w:pPr>
              <w:pStyle w:val="TekstTabeli"/>
              <w:jc w:val="center"/>
              <w:rPr>
                <w:sz w:val="16"/>
                <w:szCs w:val="16"/>
                <w:lang w:val="pl-PL"/>
              </w:rPr>
            </w:pPr>
            <w:r w:rsidRPr="00F97B2C">
              <w:rPr>
                <w:sz w:val="16"/>
                <w:szCs w:val="16"/>
                <w:lang w:val="pl-PL"/>
              </w:rPr>
              <w:t>-0,1036</w:t>
            </w:r>
          </w:p>
        </w:tc>
        <w:tc>
          <w:tcPr>
            <w:tcW w:w="1077" w:type="dxa"/>
            <w:vAlign w:val="center"/>
          </w:tcPr>
          <w:p w14:paraId="6B3DA195" w14:textId="77777777" w:rsidR="00E37300" w:rsidRPr="00F97B2C" w:rsidRDefault="00E37300" w:rsidP="00F60234">
            <w:pPr>
              <w:pStyle w:val="TekstTabeli"/>
              <w:jc w:val="center"/>
              <w:rPr>
                <w:i/>
                <w:iCs/>
                <w:sz w:val="16"/>
                <w:szCs w:val="16"/>
                <w:lang w:val="pl-PL"/>
              </w:rPr>
            </w:pPr>
            <w:r w:rsidRPr="00F97B2C">
              <w:rPr>
                <w:i/>
                <w:iCs/>
                <w:sz w:val="16"/>
                <w:szCs w:val="16"/>
                <w:lang w:val="pl-PL"/>
              </w:rPr>
              <w:t>0,4004</w:t>
            </w:r>
          </w:p>
        </w:tc>
        <w:tc>
          <w:tcPr>
            <w:tcW w:w="1077" w:type="dxa"/>
            <w:vAlign w:val="center"/>
          </w:tcPr>
          <w:p w14:paraId="366CB0BD" w14:textId="77777777" w:rsidR="00E37300" w:rsidRPr="00F97B2C" w:rsidRDefault="00E37300" w:rsidP="00F60234">
            <w:pPr>
              <w:pStyle w:val="TekstTabeli"/>
              <w:jc w:val="center"/>
              <w:rPr>
                <w:sz w:val="16"/>
                <w:szCs w:val="16"/>
                <w:lang w:val="pl-PL"/>
              </w:rPr>
            </w:pPr>
            <w:r w:rsidRPr="00F97B2C">
              <w:rPr>
                <w:sz w:val="16"/>
                <w:szCs w:val="16"/>
                <w:lang w:val="pl-PL"/>
              </w:rPr>
              <w:t>0,1379</w:t>
            </w:r>
          </w:p>
        </w:tc>
        <w:tc>
          <w:tcPr>
            <w:tcW w:w="1077" w:type="dxa"/>
            <w:vAlign w:val="center"/>
          </w:tcPr>
          <w:p w14:paraId="02C513D0" w14:textId="77777777" w:rsidR="00E37300" w:rsidRPr="00F97B2C" w:rsidRDefault="00E37300" w:rsidP="00F60234">
            <w:pPr>
              <w:pStyle w:val="TekstTabeli"/>
              <w:jc w:val="center"/>
              <w:rPr>
                <w:i/>
                <w:iCs/>
                <w:sz w:val="16"/>
                <w:szCs w:val="16"/>
                <w:lang w:val="pl-PL"/>
              </w:rPr>
            </w:pPr>
            <w:r w:rsidRPr="00F97B2C">
              <w:rPr>
                <w:i/>
                <w:iCs/>
                <w:sz w:val="16"/>
                <w:szCs w:val="16"/>
                <w:lang w:val="pl-PL"/>
              </w:rPr>
              <w:t>0,3297</w:t>
            </w:r>
          </w:p>
        </w:tc>
        <w:tc>
          <w:tcPr>
            <w:tcW w:w="1077" w:type="dxa"/>
            <w:vAlign w:val="center"/>
          </w:tcPr>
          <w:p w14:paraId="5D95BB2C" w14:textId="77777777" w:rsidR="00E37300" w:rsidRPr="00F97B2C" w:rsidRDefault="00E37300" w:rsidP="00F60234">
            <w:pPr>
              <w:pStyle w:val="TekstTabeli"/>
              <w:jc w:val="center"/>
              <w:rPr>
                <w:sz w:val="16"/>
                <w:szCs w:val="16"/>
                <w:lang w:val="pl-PL"/>
              </w:rPr>
            </w:pPr>
            <w:r w:rsidRPr="00F97B2C">
              <w:rPr>
                <w:sz w:val="16"/>
                <w:szCs w:val="16"/>
                <w:lang w:val="pl-PL"/>
              </w:rPr>
              <w:t>0,0525</w:t>
            </w:r>
          </w:p>
        </w:tc>
        <w:tc>
          <w:tcPr>
            <w:tcW w:w="1077" w:type="dxa"/>
            <w:vAlign w:val="center"/>
          </w:tcPr>
          <w:p w14:paraId="543A720F" w14:textId="77777777" w:rsidR="00E37300" w:rsidRPr="00F97B2C" w:rsidRDefault="00E37300" w:rsidP="00F60234">
            <w:pPr>
              <w:pStyle w:val="TekstTabeli"/>
              <w:jc w:val="center"/>
              <w:rPr>
                <w:i/>
                <w:iCs/>
                <w:sz w:val="16"/>
                <w:szCs w:val="16"/>
                <w:lang w:val="pl-PL"/>
              </w:rPr>
            </w:pPr>
            <w:r w:rsidRPr="00F97B2C">
              <w:rPr>
                <w:i/>
                <w:iCs/>
                <w:sz w:val="16"/>
                <w:szCs w:val="16"/>
                <w:lang w:val="pl-PL"/>
              </w:rPr>
              <w:t>0,5691</w:t>
            </w:r>
          </w:p>
        </w:tc>
      </w:tr>
      <w:tr w:rsidR="00E37300" w:rsidRPr="00F97B2C" w14:paraId="30E16C43" w14:textId="77777777" w:rsidTr="00F60234">
        <w:trPr>
          <w:cantSplit/>
        </w:trPr>
        <w:tc>
          <w:tcPr>
            <w:tcW w:w="2608" w:type="dxa"/>
            <w:vAlign w:val="center"/>
          </w:tcPr>
          <w:p w14:paraId="5D7D77BE" w14:textId="5FD6AA02" w:rsidR="00E37300" w:rsidRPr="00F97B2C" w:rsidRDefault="003D635E" w:rsidP="00F60234">
            <w:pPr>
              <w:pStyle w:val="TekstTabeli"/>
              <w:rPr>
                <w:sz w:val="16"/>
                <w:szCs w:val="16"/>
                <w:lang w:val="pl-PL"/>
              </w:rPr>
            </w:pPr>
            <w:r w:rsidRPr="00F97B2C">
              <w:rPr>
                <w:sz w:val="16"/>
                <w:szCs w:val="16"/>
                <w:lang w:val="pl-PL"/>
              </w:rPr>
              <w:t xml:space="preserve">Zarobki </w:t>
            </w:r>
            <w:r w:rsidR="00E37300" w:rsidRPr="00F97B2C">
              <w:rPr>
                <w:sz w:val="16"/>
                <w:szCs w:val="16"/>
                <w:lang w:val="pl-PL"/>
              </w:rPr>
              <w:t xml:space="preserve">po 3. latach vs </w:t>
            </w:r>
            <w:r w:rsidR="00E37300" w:rsidRPr="00F97B2C">
              <w:rPr>
                <w:sz w:val="16"/>
                <w:szCs w:val="16"/>
                <w:lang w:val="pl-PL"/>
              </w:rPr>
              <w:br/>
              <w:t>Satysfakcja</w:t>
            </w:r>
          </w:p>
        </w:tc>
        <w:tc>
          <w:tcPr>
            <w:tcW w:w="1077" w:type="dxa"/>
            <w:vAlign w:val="center"/>
          </w:tcPr>
          <w:p w14:paraId="316796B5" w14:textId="77777777" w:rsidR="00E37300" w:rsidRPr="00F97B2C" w:rsidRDefault="00E37300" w:rsidP="00F60234">
            <w:pPr>
              <w:pStyle w:val="TekstTabeli"/>
              <w:jc w:val="center"/>
              <w:rPr>
                <w:sz w:val="16"/>
                <w:szCs w:val="16"/>
                <w:lang w:val="pl-PL"/>
              </w:rPr>
            </w:pPr>
            <w:r w:rsidRPr="00F97B2C">
              <w:rPr>
                <w:sz w:val="16"/>
                <w:szCs w:val="16"/>
                <w:lang w:val="pl-PL"/>
              </w:rPr>
              <w:t>0,0428</w:t>
            </w:r>
          </w:p>
        </w:tc>
        <w:tc>
          <w:tcPr>
            <w:tcW w:w="1077" w:type="dxa"/>
            <w:vAlign w:val="center"/>
          </w:tcPr>
          <w:p w14:paraId="6E0D59B2" w14:textId="77777777" w:rsidR="00E37300" w:rsidRPr="00F97B2C" w:rsidRDefault="00E37300" w:rsidP="00F60234">
            <w:pPr>
              <w:pStyle w:val="TekstTabeli"/>
              <w:jc w:val="center"/>
              <w:rPr>
                <w:i/>
                <w:iCs/>
                <w:sz w:val="16"/>
                <w:szCs w:val="16"/>
                <w:lang w:val="pl-PL"/>
              </w:rPr>
            </w:pPr>
            <w:r w:rsidRPr="00F97B2C">
              <w:rPr>
                <w:i/>
                <w:iCs/>
                <w:sz w:val="16"/>
                <w:szCs w:val="16"/>
                <w:lang w:val="pl-PL"/>
              </w:rPr>
              <w:t>0,7286</w:t>
            </w:r>
          </w:p>
        </w:tc>
        <w:tc>
          <w:tcPr>
            <w:tcW w:w="1077" w:type="dxa"/>
            <w:vAlign w:val="center"/>
          </w:tcPr>
          <w:p w14:paraId="1136E77F" w14:textId="77777777" w:rsidR="00E37300" w:rsidRPr="00F97B2C" w:rsidRDefault="00E37300" w:rsidP="00F60234">
            <w:pPr>
              <w:pStyle w:val="TekstTabeli"/>
              <w:jc w:val="center"/>
              <w:rPr>
                <w:b/>
                <w:sz w:val="16"/>
                <w:szCs w:val="16"/>
                <w:lang w:val="pl-PL"/>
              </w:rPr>
            </w:pPr>
            <w:r w:rsidRPr="00F97B2C">
              <w:rPr>
                <w:b/>
                <w:sz w:val="16"/>
                <w:szCs w:val="16"/>
                <w:lang w:val="pl-PL"/>
              </w:rPr>
              <w:t>0,2709</w:t>
            </w:r>
          </w:p>
        </w:tc>
        <w:tc>
          <w:tcPr>
            <w:tcW w:w="1077" w:type="dxa"/>
            <w:vAlign w:val="center"/>
          </w:tcPr>
          <w:p w14:paraId="025BA0EC" w14:textId="77777777" w:rsidR="00E37300" w:rsidRPr="00F97B2C" w:rsidRDefault="00E37300" w:rsidP="00F60234">
            <w:pPr>
              <w:pStyle w:val="TekstTabeli"/>
              <w:jc w:val="center"/>
              <w:rPr>
                <w:i/>
                <w:iCs/>
                <w:sz w:val="16"/>
                <w:szCs w:val="16"/>
                <w:lang w:val="pl-PL"/>
              </w:rPr>
            </w:pPr>
            <w:r w:rsidRPr="00F97B2C">
              <w:rPr>
                <w:i/>
                <w:iCs/>
                <w:sz w:val="16"/>
                <w:szCs w:val="16"/>
                <w:lang w:val="pl-PL"/>
              </w:rPr>
              <w:t>0,0521</w:t>
            </w:r>
          </w:p>
        </w:tc>
        <w:tc>
          <w:tcPr>
            <w:tcW w:w="1077" w:type="dxa"/>
            <w:vAlign w:val="center"/>
          </w:tcPr>
          <w:p w14:paraId="1039308A" w14:textId="77777777" w:rsidR="00E37300" w:rsidRPr="00F97B2C" w:rsidRDefault="00E37300" w:rsidP="00F60234">
            <w:pPr>
              <w:pStyle w:val="TekstTabeli"/>
              <w:jc w:val="center"/>
              <w:rPr>
                <w:b/>
                <w:sz w:val="16"/>
                <w:szCs w:val="16"/>
                <w:lang w:val="pl-PL"/>
              </w:rPr>
            </w:pPr>
            <w:r w:rsidRPr="00F97B2C">
              <w:rPr>
                <w:b/>
                <w:sz w:val="16"/>
                <w:szCs w:val="16"/>
                <w:lang w:val="pl-PL"/>
              </w:rPr>
              <w:t>0,1651</w:t>
            </w:r>
          </w:p>
        </w:tc>
        <w:tc>
          <w:tcPr>
            <w:tcW w:w="1077" w:type="dxa"/>
            <w:vAlign w:val="center"/>
          </w:tcPr>
          <w:p w14:paraId="7D07D774" w14:textId="77777777" w:rsidR="00E37300" w:rsidRPr="00F97B2C" w:rsidRDefault="00E37300" w:rsidP="00F60234">
            <w:pPr>
              <w:pStyle w:val="TekstTabeli"/>
              <w:jc w:val="center"/>
              <w:rPr>
                <w:i/>
                <w:iCs/>
                <w:sz w:val="16"/>
                <w:szCs w:val="16"/>
                <w:lang w:val="pl-PL"/>
              </w:rPr>
            </w:pPr>
            <w:r w:rsidRPr="00F97B2C">
              <w:rPr>
                <w:i/>
                <w:iCs/>
                <w:sz w:val="16"/>
                <w:szCs w:val="16"/>
                <w:lang w:val="pl-PL"/>
              </w:rPr>
              <w:t>0,0715</w:t>
            </w:r>
          </w:p>
        </w:tc>
      </w:tr>
      <w:tr w:rsidR="00E37300" w:rsidRPr="00F97B2C" w14:paraId="03026D01" w14:textId="77777777" w:rsidTr="00F60234">
        <w:trPr>
          <w:cantSplit/>
        </w:trPr>
        <w:tc>
          <w:tcPr>
            <w:tcW w:w="2608" w:type="dxa"/>
            <w:vAlign w:val="center"/>
          </w:tcPr>
          <w:p w14:paraId="1753E241" w14:textId="7494E918" w:rsidR="00E37300" w:rsidRPr="00F97B2C" w:rsidRDefault="003D635E" w:rsidP="00F60234">
            <w:pPr>
              <w:pStyle w:val="TekstTabeli"/>
              <w:rPr>
                <w:sz w:val="16"/>
                <w:szCs w:val="16"/>
                <w:lang w:val="pl-PL"/>
              </w:rPr>
            </w:pPr>
            <w:r w:rsidRPr="00F97B2C">
              <w:rPr>
                <w:sz w:val="16"/>
                <w:szCs w:val="16"/>
                <w:lang w:val="pl-PL"/>
              </w:rPr>
              <w:t xml:space="preserve">Zatrudnienie </w:t>
            </w:r>
            <w:r w:rsidR="00E37300" w:rsidRPr="00F97B2C">
              <w:rPr>
                <w:sz w:val="16"/>
                <w:szCs w:val="16"/>
                <w:lang w:val="pl-PL"/>
              </w:rPr>
              <w:t>po 3. latach vs</w:t>
            </w:r>
            <w:r w:rsidR="00E37300" w:rsidRPr="00F97B2C">
              <w:rPr>
                <w:sz w:val="16"/>
                <w:szCs w:val="16"/>
                <w:lang w:val="pl-PL"/>
              </w:rPr>
              <w:br/>
              <w:t>Satysfakcja</w:t>
            </w:r>
          </w:p>
        </w:tc>
        <w:tc>
          <w:tcPr>
            <w:tcW w:w="1077" w:type="dxa"/>
            <w:vAlign w:val="center"/>
          </w:tcPr>
          <w:p w14:paraId="081B9A61" w14:textId="77777777" w:rsidR="00E37300" w:rsidRPr="00F97B2C" w:rsidRDefault="00E37300" w:rsidP="00F60234">
            <w:pPr>
              <w:pStyle w:val="TekstTabeli"/>
              <w:jc w:val="center"/>
              <w:rPr>
                <w:sz w:val="16"/>
                <w:szCs w:val="16"/>
                <w:lang w:val="pl-PL"/>
              </w:rPr>
            </w:pPr>
            <w:r w:rsidRPr="00F97B2C">
              <w:rPr>
                <w:sz w:val="16"/>
                <w:szCs w:val="16"/>
                <w:lang w:val="pl-PL"/>
              </w:rPr>
              <w:t>-0,1713</w:t>
            </w:r>
          </w:p>
        </w:tc>
        <w:tc>
          <w:tcPr>
            <w:tcW w:w="1077" w:type="dxa"/>
            <w:vAlign w:val="center"/>
          </w:tcPr>
          <w:p w14:paraId="25FE28A6" w14:textId="77777777" w:rsidR="00E37300" w:rsidRPr="00F97B2C" w:rsidRDefault="00E37300" w:rsidP="00F60234">
            <w:pPr>
              <w:pStyle w:val="TekstTabeli"/>
              <w:jc w:val="center"/>
              <w:rPr>
                <w:i/>
                <w:iCs/>
                <w:sz w:val="16"/>
                <w:szCs w:val="16"/>
                <w:lang w:val="pl-PL"/>
              </w:rPr>
            </w:pPr>
            <w:r w:rsidRPr="00F97B2C">
              <w:rPr>
                <w:i/>
                <w:iCs/>
                <w:sz w:val="16"/>
                <w:szCs w:val="16"/>
                <w:lang w:val="pl-PL"/>
              </w:rPr>
              <w:t>0,1624</w:t>
            </w:r>
          </w:p>
        </w:tc>
        <w:tc>
          <w:tcPr>
            <w:tcW w:w="1077" w:type="dxa"/>
            <w:vAlign w:val="center"/>
          </w:tcPr>
          <w:p w14:paraId="226A1EA1" w14:textId="77777777" w:rsidR="00E37300" w:rsidRPr="00F97B2C" w:rsidRDefault="00E37300" w:rsidP="00F60234">
            <w:pPr>
              <w:pStyle w:val="TekstTabeli"/>
              <w:jc w:val="center"/>
              <w:rPr>
                <w:sz w:val="16"/>
                <w:szCs w:val="16"/>
                <w:lang w:val="pl-PL"/>
              </w:rPr>
            </w:pPr>
            <w:r w:rsidRPr="00F97B2C">
              <w:rPr>
                <w:sz w:val="16"/>
                <w:szCs w:val="16"/>
                <w:lang w:val="pl-PL"/>
              </w:rPr>
              <w:t>0,1122</w:t>
            </w:r>
          </w:p>
        </w:tc>
        <w:tc>
          <w:tcPr>
            <w:tcW w:w="1077" w:type="dxa"/>
            <w:vAlign w:val="center"/>
          </w:tcPr>
          <w:p w14:paraId="5C25D46A" w14:textId="77777777" w:rsidR="00E37300" w:rsidRPr="00F97B2C" w:rsidRDefault="00E37300" w:rsidP="00F60234">
            <w:pPr>
              <w:pStyle w:val="TekstTabeli"/>
              <w:jc w:val="center"/>
              <w:rPr>
                <w:i/>
                <w:iCs/>
                <w:sz w:val="16"/>
                <w:szCs w:val="16"/>
                <w:lang w:val="pl-PL"/>
              </w:rPr>
            </w:pPr>
            <w:r w:rsidRPr="00F97B2C">
              <w:rPr>
                <w:i/>
                <w:iCs/>
                <w:sz w:val="16"/>
                <w:szCs w:val="16"/>
                <w:lang w:val="pl-PL"/>
              </w:rPr>
              <w:t>0,4284</w:t>
            </w:r>
          </w:p>
        </w:tc>
        <w:tc>
          <w:tcPr>
            <w:tcW w:w="1077" w:type="dxa"/>
            <w:vAlign w:val="center"/>
          </w:tcPr>
          <w:p w14:paraId="3252BCC0" w14:textId="77777777" w:rsidR="00E37300" w:rsidRPr="00F97B2C" w:rsidRDefault="00E37300" w:rsidP="00F60234">
            <w:pPr>
              <w:pStyle w:val="TekstTabeli"/>
              <w:jc w:val="center"/>
              <w:rPr>
                <w:sz w:val="16"/>
                <w:szCs w:val="16"/>
                <w:lang w:val="pl-PL"/>
              </w:rPr>
            </w:pPr>
            <w:r w:rsidRPr="00F97B2C">
              <w:rPr>
                <w:sz w:val="16"/>
                <w:szCs w:val="16"/>
                <w:lang w:val="pl-PL"/>
              </w:rPr>
              <w:t>-0,0010</w:t>
            </w:r>
          </w:p>
        </w:tc>
        <w:tc>
          <w:tcPr>
            <w:tcW w:w="1077" w:type="dxa"/>
            <w:vAlign w:val="center"/>
          </w:tcPr>
          <w:p w14:paraId="2B1FEE37" w14:textId="77777777" w:rsidR="00E37300" w:rsidRPr="00F97B2C" w:rsidRDefault="00E37300" w:rsidP="00F60234">
            <w:pPr>
              <w:pStyle w:val="TekstTabeli"/>
              <w:jc w:val="center"/>
              <w:rPr>
                <w:i/>
                <w:iCs/>
                <w:sz w:val="16"/>
                <w:szCs w:val="16"/>
                <w:lang w:val="pl-PL"/>
              </w:rPr>
            </w:pPr>
            <w:r w:rsidRPr="00F97B2C">
              <w:rPr>
                <w:i/>
                <w:iCs/>
                <w:sz w:val="16"/>
                <w:szCs w:val="16"/>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2A4D9A17" w14:textId="3363ABBD" w:rsidR="00212682" w:rsidRDefault="00E37300" w:rsidP="00AC46D6">
      <w:r>
        <w:t xml:space="preserve">Odnosząc się to hipotezy </w:t>
      </w:r>
      <w:r w:rsidRPr="00125CE3">
        <w:rPr>
          <w:b/>
          <w:bCs/>
        </w:rPr>
        <w:t>H2</w:t>
      </w:r>
      <w:r w:rsidR="003D635E">
        <w:rPr>
          <w:b/>
          <w:bCs/>
        </w:rPr>
        <w:t>,</w:t>
      </w:r>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w:t>
      </w:r>
      <w:r w:rsidR="003D635E">
        <w:t>,</w:t>
      </w:r>
      <w:r>
        <w:t xml:space="preserve"> by spróbować przybliżyć się do możliwości choć częściowej weryfikacji tej hipotezy</w:t>
      </w:r>
      <w:r w:rsidR="003D635E">
        <w:t>,</w:t>
      </w:r>
      <w:r>
        <w:t xml:space="preserve"> postawiono 4 hipotezy szczegółowe odnoszące się do korelacji pomiędzy badanym poziomem satysfakcji absolwentów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E64BAC">
        <w:t xml:space="preserve">Tabela </w:t>
      </w:r>
      <w:r w:rsidR="00E64BAC">
        <w:rPr>
          <w:noProof/>
        </w:rPr>
        <w:t>10</w:t>
      </w:r>
      <w:r w:rsidR="00CE5DA2">
        <w:fldChar w:fldCharType="end"/>
      </w:r>
      <w:r w:rsidR="00CE5DA2">
        <w:t>)</w:t>
      </w:r>
      <w:r>
        <w:t>.</w:t>
      </w:r>
      <w:r w:rsidR="00AC46D6">
        <w:t xml:space="preserve"> </w:t>
      </w:r>
      <w:r w:rsidR="00212682">
        <w:t>Dokonano analizy korelacji pomiędzy wynikami w poszczególnych kategoriach odnoszących się do IWRA z oceną ogólną rankingu Perspektywy</w:t>
      </w:r>
      <w:r w:rsidR="003D635E">
        <w:t>,</w:t>
      </w:r>
      <w:r w:rsidR="00212682">
        <w:t xml:space="preserve"> wyrażaną jako wartość Wskaźnika Oceny Punktowej</w:t>
      </w:r>
      <w:r w:rsidR="00212682">
        <w:rPr>
          <w:rStyle w:val="FootnoteReference"/>
        </w:rPr>
        <w:footnoteReference w:id="9"/>
      </w:r>
      <w:r w:rsidR="00212682">
        <w:t>.</w:t>
      </w:r>
    </w:p>
    <w:p w14:paraId="7E1D2684" w14:textId="7251CA26" w:rsidR="00212682" w:rsidRDefault="00212682" w:rsidP="00212682">
      <w:pPr>
        <w:pStyle w:val="Tytutabeli"/>
      </w:pPr>
      <w:bookmarkStart w:id="43" w:name="_Toc182910024"/>
      <w:bookmarkStart w:id="44" w:name="_Toc183082904"/>
      <w:r>
        <w:t xml:space="preserve">Tabela </w:t>
      </w:r>
      <w:fldSimple w:instr=" SEQ Tabela \* ARABIC ">
        <w:r w:rsidR="00E64BAC">
          <w:rPr>
            <w:noProof/>
          </w:rPr>
          <w:t>7</w:t>
        </w:r>
      </w:fldSimple>
      <w:r>
        <w:rPr>
          <w:noProof/>
        </w:rPr>
        <w:t>.</w:t>
      </w:r>
      <w:r>
        <w:t xml:space="preserve"> Korelacje pomiędzy wartościami IWRA i jego składowymi a miarami ogólnej oceny uczelni technicznych w rankingu Perspektywy 2022</w:t>
      </w:r>
      <w:bookmarkEnd w:id="43"/>
      <w:bookmarkEnd w:id="44"/>
    </w:p>
    <w:tbl>
      <w:tblPr>
        <w:tblStyle w:val="TableGrid"/>
        <w:tblW w:w="0" w:type="auto"/>
        <w:tblInd w:w="113" w:type="dxa"/>
        <w:tblLook w:val="04A0" w:firstRow="1" w:lastRow="0" w:firstColumn="1" w:lastColumn="0" w:noHBand="0" w:noVBand="1"/>
      </w:tblPr>
      <w:tblGrid>
        <w:gridCol w:w="4536"/>
        <w:gridCol w:w="2268"/>
        <w:gridCol w:w="2268"/>
      </w:tblGrid>
      <w:tr w:rsidR="00212682" w:rsidRPr="00F97B2C" w14:paraId="177D2EB3" w14:textId="77777777" w:rsidTr="00112D47">
        <w:trPr>
          <w:cantSplit/>
          <w:tblHeader/>
        </w:trPr>
        <w:tc>
          <w:tcPr>
            <w:tcW w:w="4536" w:type="dxa"/>
            <w:vAlign w:val="center"/>
          </w:tcPr>
          <w:p w14:paraId="3F5B7EB4" w14:textId="77777777" w:rsidR="00212682" w:rsidRPr="00F97B2C" w:rsidRDefault="00212682" w:rsidP="00112D47">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41896D5" w14:textId="77777777"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2E5F423F" w14:textId="30D8479E"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212682" w:rsidRPr="00F97B2C" w14:paraId="7BC8EA10" w14:textId="77777777" w:rsidTr="00112D47">
        <w:trPr>
          <w:cantSplit/>
        </w:trPr>
        <w:tc>
          <w:tcPr>
            <w:tcW w:w="4536" w:type="dxa"/>
            <w:vAlign w:val="center"/>
          </w:tcPr>
          <w:p w14:paraId="38754B44" w14:textId="561E6D8A" w:rsidR="00212682" w:rsidRPr="00F97B2C" w:rsidRDefault="00212682" w:rsidP="00112D47">
            <w:pPr>
              <w:spacing w:line="276" w:lineRule="auto"/>
              <w:ind w:firstLine="0"/>
              <w:jc w:val="left"/>
              <w:rPr>
                <w:sz w:val="16"/>
                <w:szCs w:val="16"/>
                <w:lang w:val="pl-PL"/>
              </w:rPr>
            </w:pPr>
            <w:r w:rsidRPr="00F97B2C">
              <w:rPr>
                <w:sz w:val="16"/>
                <w:szCs w:val="16"/>
                <w:lang w:val="pl-PL"/>
              </w:rPr>
              <w:t>Wskaźnik</w:t>
            </w:r>
            <w:r w:rsidR="008D50AD">
              <w:rPr>
                <w:sz w:val="16"/>
                <w:szCs w:val="16"/>
                <w:lang w:val="pl-PL"/>
              </w:rPr>
              <w:t xml:space="preserve"> </w:t>
            </w:r>
            <w:r w:rsidRPr="00F97B2C">
              <w:rPr>
                <w:sz w:val="16"/>
                <w:szCs w:val="16"/>
                <w:lang w:val="pl-PL"/>
              </w:rPr>
              <w:t>Oceny</w:t>
            </w:r>
            <w:r w:rsidR="008D50AD">
              <w:rPr>
                <w:sz w:val="16"/>
                <w:szCs w:val="16"/>
                <w:lang w:val="pl-PL"/>
              </w:rPr>
              <w:t xml:space="preserve"> </w:t>
            </w:r>
            <w:r w:rsidRPr="00F97B2C">
              <w:rPr>
                <w:sz w:val="16"/>
                <w:szCs w:val="16"/>
                <w:lang w:val="pl-PL"/>
              </w:rPr>
              <w:t>Punktowej vs IWRA_3R</w:t>
            </w:r>
          </w:p>
        </w:tc>
        <w:tc>
          <w:tcPr>
            <w:tcW w:w="2268" w:type="dxa"/>
            <w:vAlign w:val="center"/>
          </w:tcPr>
          <w:p w14:paraId="06D53910" w14:textId="77777777" w:rsidR="00212682" w:rsidRPr="00F97B2C" w:rsidRDefault="00212682" w:rsidP="00112D47">
            <w:pPr>
              <w:ind w:firstLine="0"/>
              <w:jc w:val="center"/>
              <w:rPr>
                <w:b/>
                <w:bCs/>
                <w:sz w:val="16"/>
                <w:szCs w:val="16"/>
                <w:lang w:val="pl-PL"/>
              </w:rPr>
            </w:pPr>
            <w:r w:rsidRPr="00F97B2C">
              <w:rPr>
                <w:b/>
                <w:bCs/>
                <w:sz w:val="16"/>
                <w:szCs w:val="16"/>
                <w:lang w:val="pl-PL"/>
              </w:rPr>
              <w:t>0,8292</w:t>
            </w:r>
          </w:p>
        </w:tc>
        <w:tc>
          <w:tcPr>
            <w:tcW w:w="2268" w:type="dxa"/>
            <w:vAlign w:val="center"/>
          </w:tcPr>
          <w:p w14:paraId="3CFAC79F"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55CA04D7" w14:textId="77777777" w:rsidTr="00112D47">
        <w:trPr>
          <w:cantSplit/>
        </w:trPr>
        <w:tc>
          <w:tcPr>
            <w:tcW w:w="4536" w:type="dxa"/>
            <w:vAlign w:val="center"/>
          </w:tcPr>
          <w:p w14:paraId="65C856B4" w14:textId="5A4AA529" w:rsidR="00212682" w:rsidRPr="00F97B2C" w:rsidRDefault="00212682" w:rsidP="00112D47">
            <w:pPr>
              <w:spacing w:line="276" w:lineRule="auto"/>
              <w:ind w:firstLine="0"/>
              <w:jc w:val="left"/>
              <w:rPr>
                <w:sz w:val="16"/>
                <w:szCs w:val="16"/>
                <w:lang w:val="pl-PL"/>
              </w:rPr>
            </w:pPr>
            <w:r w:rsidRPr="00F97B2C">
              <w:rPr>
                <w:sz w:val="16"/>
                <w:szCs w:val="16"/>
                <w:lang w:val="pl-PL"/>
              </w:rPr>
              <w:t>Wskaźnik</w:t>
            </w:r>
            <w:r w:rsidR="008D50AD">
              <w:rPr>
                <w:sz w:val="16"/>
                <w:szCs w:val="16"/>
                <w:lang w:val="pl-PL"/>
              </w:rPr>
              <w:t xml:space="preserve"> </w:t>
            </w:r>
            <w:r w:rsidRPr="00F97B2C">
              <w:rPr>
                <w:sz w:val="16"/>
                <w:szCs w:val="16"/>
                <w:lang w:val="pl-PL"/>
              </w:rPr>
              <w:t>Oceny</w:t>
            </w:r>
            <w:r w:rsidR="008D50AD">
              <w:rPr>
                <w:sz w:val="16"/>
                <w:szCs w:val="16"/>
                <w:lang w:val="pl-PL"/>
              </w:rPr>
              <w:t xml:space="preserve"> </w:t>
            </w:r>
            <w:r w:rsidRPr="00F97B2C">
              <w:rPr>
                <w:sz w:val="16"/>
                <w:szCs w:val="16"/>
                <w:lang w:val="pl-PL"/>
              </w:rPr>
              <w:t>Punktowej vs Zatrudnienie_3R</w:t>
            </w:r>
          </w:p>
        </w:tc>
        <w:tc>
          <w:tcPr>
            <w:tcW w:w="2268" w:type="dxa"/>
            <w:vAlign w:val="center"/>
          </w:tcPr>
          <w:p w14:paraId="51B33100" w14:textId="77777777" w:rsidR="00212682" w:rsidRPr="00F97B2C" w:rsidRDefault="00212682" w:rsidP="00112D47">
            <w:pPr>
              <w:ind w:firstLine="0"/>
              <w:jc w:val="center"/>
              <w:rPr>
                <w:sz w:val="16"/>
                <w:szCs w:val="16"/>
                <w:lang w:val="pl-PL"/>
              </w:rPr>
            </w:pPr>
            <w:r w:rsidRPr="00F97B2C">
              <w:rPr>
                <w:sz w:val="16"/>
                <w:szCs w:val="16"/>
                <w:lang w:val="pl-PL"/>
              </w:rPr>
              <w:t>0,2436</w:t>
            </w:r>
          </w:p>
        </w:tc>
        <w:tc>
          <w:tcPr>
            <w:tcW w:w="2268" w:type="dxa"/>
            <w:vAlign w:val="center"/>
          </w:tcPr>
          <w:p w14:paraId="626B9F45" w14:textId="77777777" w:rsidR="00212682" w:rsidRPr="00F97B2C" w:rsidRDefault="00212682" w:rsidP="00112D47">
            <w:pPr>
              <w:ind w:firstLine="0"/>
              <w:jc w:val="center"/>
              <w:rPr>
                <w:i/>
                <w:iCs/>
                <w:sz w:val="16"/>
                <w:szCs w:val="16"/>
                <w:lang w:val="pl-PL"/>
              </w:rPr>
            </w:pPr>
            <w:r w:rsidRPr="00F97B2C">
              <w:rPr>
                <w:i/>
                <w:iCs/>
                <w:sz w:val="16"/>
                <w:szCs w:val="16"/>
                <w:lang w:val="pl-PL"/>
              </w:rPr>
              <w:t>0,2747</w:t>
            </w:r>
          </w:p>
        </w:tc>
      </w:tr>
      <w:tr w:rsidR="00212682" w:rsidRPr="00F97B2C" w14:paraId="7654E87E" w14:textId="77777777" w:rsidTr="00112D47">
        <w:trPr>
          <w:cantSplit/>
        </w:trPr>
        <w:tc>
          <w:tcPr>
            <w:tcW w:w="4536" w:type="dxa"/>
            <w:vAlign w:val="center"/>
          </w:tcPr>
          <w:p w14:paraId="42287FBA" w14:textId="5DC295E2" w:rsidR="00212682" w:rsidRPr="00F97B2C" w:rsidRDefault="00212682" w:rsidP="00112D47">
            <w:pPr>
              <w:spacing w:line="276" w:lineRule="auto"/>
              <w:ind w:firstLine="0"/>
              <w:jc w:val="left"/>
              <w:rPr>
                <w:sz w:val="16"/>
                <w:szCs w:val="16"/>
                <w:lang w:val="pl-PL"/>
              </w:rPr>
            </w:pPr>
            <w:r w:rsidRPr="00F97B2C">
              <w:rPr>
                <w:sz w:val="16"/>
                <w:szCs w:val="16"/>
                <w:lang w:val="pl-PL"/>
              </w:rPr>
              <w:t>Wskaźnik</w:t>
            </w:r>
            <w:r w:rsidR="008D50AD">
              <w:rPr>
                <w:sz w:val="16"/>
                <w:szCs w:val="16"/>
                <w:lang w:val="pl-PL"/>
              </w:rPr>
              <w:t xml:space="preserve"> </w:t>
            </w:r>
            <w:r w:rsidRPr="00F97B2C">
              <w:rPr>
                <w:sz w:val="16"/>
                <w:szCs w:val="16"/>
                <w:lang w:val="pl-PL"/>
              </w:rPr>
              <w:t>Oceny</w:t>
            </w:r>
            <w:r w:rsidR="008D50AD">
              <w:rPr>
                <w:sz w:val="16"/>
                <w:szCs w:val="16"/>
                <w:lang w:val="pl-PL"/>
              </w:rPr>
              <w:t xml:space="preserve"> </w:t>
            </w:r>
            <w:r w:rsidRPr="00F97B2C">
              <w:rPr>
                <w:sz w:val="16"/>
                <w:szCs w:val="16"/>
                <w:lang w:val="pl-PL"/>
              </w:rPr>
              <w:t>Punktowej vs Zarobki_3R</w:t>
            </w:r>
          </w:p>
        </w:tc>
        <w:tc>
          <w:tcPr>
            <w:tcW w:w="2268" w:type="dxa"/>
            <w:vAlign w:val="center"/>
          </w:tcPr>
          <w:p w14:paraId="26B8D152" w14:textId="77777777" w:rsidR="00212682" w:rsidRPr="00F97B2C" w:rsidRDefault="00212682" w:rsidP="00112D47">
            <w:pPr>
              <w:ind w:firstLine="0"/>
              <w:jc w:val="center"/>
              <w:rPr>
                <w:b/>
                <w:bCs/>
                <w:sz w:val="16"/>
                <w:szCs w:val="16"/>
                <w:lang w:val="pl-PL"/>
              </w:rPr>
            </w:pPr>
            <w:r w:rsidRPr="00F97B2C">
              <w:rPr>
                <w:b/>
                <w:bCs/>
                <w:sz w:val="16"/>
                <w:szCs w:val="16"/>
                <w:lang w:val="pl-PL"/>
              </w:rPr>
              <w:t>0,8297</w:t>
            </w:r>
          </w:p>
        </w:tc>
        <w:tc>
          <w:tcPr>
            <w:tcW w:w="2268" w:type="dxa"/>
            <w:vAlign w:val="center"/>
          </w:tcPr>
          <w:p w14:paraId="1B430CF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2D83C7A4" w14:textId="77777777" w:rsidTr="00112D47">
        <w:trPr>
          <w:cantSplit/>
        </w:trPr>
        <w:tc>
          <w:tcPr>
            <w:tcW w:w="4536" w:type="dxa"/>
            <w:vAlign w:val="center"/>
          </w:tcPr>
          <w:p w14:paraId="326833A5" w14:textId="5B82E291" w:rsidR="00212682" w:rsidRPr="00F97B2C" w:rsidRDefault="00212682" w:rsidP="00112D47">
            <w:pPr>
              <w:spacing w:line="276" w:lineRule="auto"/>
              <w:ind w:firstLine="0"/>
              <w:jc w:val="left"/>
              <w:rPr>
                <w:sz w:val="16"/>
                <w:szCs w:val="16"/>
                <w:lang w:val="pl-PL"/>
              </w:rPr>
            </w:pPr>
            <w:r w:rsidRPr="00F97B2C">
              <w:rPr>
                <w:sz w:val="16"/>
                <w:szCs w:val="16"/>
                <w:lang w:val="pl-PL"/>
              </w:rPr>
              <w:t>Wskaźnik</w:t>
            </w:r>
            <w:r w:rsidR="008D50AD">
              <w:rPr>
                <w:sz w:val="16"/>
                <w:szCs w:val="16"/>
                <w:lang w:val="pl-PL"/>
              </w:rPr>
              <w:t xml:space="preserve"> </w:t>
            </w:r>
            <w:r w:rsidRPr="00F97B2C">
              <w:rPr>
                <w:sz w:val="16"/>
                <w:szCs w:val="16"/>
                <w:lang w:val="pl-PL"/>
              </w:rPr>
              <w:t>Oceny</w:t>
            </w:r>
            <w:r w:rsidR="008D50AD">
              <w:rPr>
                <w:sz w:val="16"/>
                <w:szCs w:val="16"/>
                <w:lang w:val="pl-PL"/>
              </w:rPr>
              <w:t xml:space="preserve"> </w:t>
            </w:r>
            <w:r w:rsidRPr="00F97B2C">
              <w:rPr>
                <w:sz w:val="16"/>
                <w:szCs w:val="16"/>
                <w:lang w:val="pl-PL"/>
              </w:rPr>
              <w:t>Punktowej vs WWZ_3R</w:t>
            </w:r>
          </w:p>
        </w:tc>
        <w:tc>
          <w:tcPr>
            <w:tcW w:w="2268" w:type="dxa"/>
            <w:vAlign w:val="center"/>
          </w:tcPr>
          <w:p w14:paraId="6291FCCF" w14:textId="77777777" w:rsidR="00212682" w:rsidRPr="00F97B2C" w:rsidRDefault="00212682" w:rsidP="00112D47">
            <w:pPr>
              <w:ind w:firstLine="0"/>
              <w:jc w:val="center"/>
              <w:rPr>
                <w:b/>
                <w:bCs/>
                <w:sz w:val="16"/>
                <w:szCs w:val="16"/>
                <w:lang w:val="pl-PL"/>
              </w:rPr>
            </w:pPr>
            <w:r w:rsidRPr="00F97B2C">
              <w:rPr>
                <w:b/>
                <w:bCs/>
                <w:sz w:val="16"/>
                <w:szCs w:val="16"/>
                <w:lang w:val="pl-PL"/>
              </w:rPr>
              <w:t>0,8656</w:t>
            </w:r>
          </w:p>
        </w:tc>
        <w:tc>
          <w:tcPr>
            <w:tcW w:w="2268" w:type="dxa"/>
            <w:vAlign w:val="center"/>
          </w:tcPr>
          <w:p w14:paraId="159C7010"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7B55E7FE" w14:textId="77777777" w:rsidTr="00112D47">
        <w:trPr>
          <w:cantSplit/>
        </w:trPr>
        <w:tc>
          <w:tcPr>
            <w:tcW w:w="4536" w:type="dxa"/>
            <w:vAlign w:val="center"/>
          </w:tcPr>
          <w:p w14:paraId="338EB067" w14:textId="31F8079C" w:rsidR="00212682" w:rsidRPr="00F97B2C" w:rsidRDefault="00212682" w:rsidP="00112D47">
            <w:pPr>
              <w:spacing w:line="276" w:lineRule="auto"/>
              <w:ind w:firstLine="0"/>
              <w:jc w:val="left"/>
              <w:rPr>
                <w:sz w:val="16"/>
                <w:szCs w:val="16"/>
                <w:lang w:val="pl-PL"/>
              </w:rPr>
            </w:pPr>
            <w:r w:rsidRPr="00F97B2C">
              <w:rPr>
                <w:sz w:val="16"/>
                <w:szCs w:val="16"/>
                <w:lang w:val="pl-PL"/>
              </w:rPr>
              <w:t>Wskaźnik</w:t>
            </w:r>
            <w:r w:rsidR="008D50AD">
              <w:rPr>
                <w:sz w:val="16"/>
                <w:szCs w:val="16"/>
                <w:lang w:val="pl-PL"/>
              </w:rPr>
              <w:t xml:space="preserve"> </w:t>
            </w:r>
            <w:r w:rsidRPr="00F97B2C">
              <w:rPr>
                <w:sz w:val="16"/>
                <w:szCs w:val="16"/>
                <w:lang w:val="pl-PL"/>
              </w:rPr>
              <w:t>Oceny</w:t>
            </w:r>
            <w:r w:rsidR="008D50AD">
              <w:rPr>
                <w:sz w:val="16"/>
                <w:szCs w:val="16"/>
                <w:lang w:val="pl-PL"/>
              </w:rPr>
              <w:t xml:space="preserve"> </w:t>
            </w:r>
            <w:r w:rsidRPr="00F97B2C">
              <w:rPr>
                <w:sz w:val="16"/>
                <w:szCs w:val="16"/>
                <w:lang w:val="pl-PL"/>
              </w:rPr>
              <w:t>Punktowej vs IWRA-WWZ_3R</w:t>
            </w:r>
          </w:p>
        </w:tc>
        <w:tc>
          <w:tcPr>
            <w:tcW w:w="2268" w:type="dxa"/>
            <w:vAlign w:val="center"/>
          </w:tcPr>
          <w:p w14:paraId="04122063" w14:textId="77777777" w:rsidR="00212682" w:rsidRPr="00F97B2C" w:rsidRDefault="00212682" w:rsidP="00112D47">
            <w:pPr>
              <w:ind w:firstLine="0"/>
              <w:jc w:val="center"/>
              <w:rPr>
                <w:b/>
                <w:bCs/>
                <w:sz w:val="16"/>
                <w:szCs w:val="16"/>
                <w:lang w:val="pl-PL"/>
              </w:rPr>
            </w:pPr>
            <w:r w:rsidRPr="00F97B2C">
              <w:rPr>
                <w:b/>
                <w:bCs/>
                <w:sz w:val="16"/>
                <w:szCs w:val="16"/>
                <w:lang w:val="pl-PL"/>
              </w:rPr>
              <w:t>0,8282</w:t>
            </w:r>
          </w:p>
        </w:tc>
        <w:tc>
          <w:tcPr>
            <w:tcW w:w="2268" w:type="dxa"/>
            <w:vAlign w:val="center"/>
          </w:tcPr>
          <w:p w14:paraId="4671159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780BDAC9" w14:textId="65F130BF" w:rsidR="00212682" w:rsidRPr="007A7290" w:rsidRDefault="00212682" w:rsidP="00CE5DA2">
      <w:pPr>
        <w:rPr>
          <w:i/>
          <w:iCs/>
        </w:rPr>
      </w:pPr>
      <w:r>
        <w:t>Wśród korelacji wskaźników IWRA i ich składowych z WOP niemal wszystkie z przedstawionych w Tabeli </w:t>
      </w:r>
      <w:r w:rsidR="0084514B">
        <w:t>7</w:t>
      </w:r>
      <w:r>
        <w:t xml:space="preserve"> są silnie pozytywnie skorelowane i istotne statystycznie na poziomie istotności </w:t>
      </w:r>
      <w:r>
        <w:rPr>
          <w:rFonts w:cs="Arial"/>
        </w:rPr>
        <w:t>α</w:t>
      </w:r>
      <w:r w:rsidR="00FC28A3">
        <w:t> </w:t>
      </w:r>
      <w:r>
        <w:t>=</w:t>
      </w:r>
      <w:r w:rsidR="00FC28A3">
        <w:t> </w:t>
      </w:r>
      <w:r>
        <w:t>0,05. Jedynym wyjątkiem jest relacja WOP z wartościami stopy zatrudnienia, dla których korelacja jest słaba</w:t>
      </w:r>
      <w:r w:rsidR="00FC28A3">
        <w:t xml:space="preserve"> i</w:t>
      </w:r>
      <w:r>
        <w:t xml:space="preserv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w:t>
      </w:r>
      <w:r w:rsidR="00FC28A3">
        <w:t xml:space="preserve"> W związku z tym w</w:t>
      </w:r>
      <w:r>
        <w:t xml:space="preserve"> odniesieniu do </w:t>
      </w:r>
      <w:r w:rsidRPr="008C540A">
        <w:t>hipotezy</w:t>
      </w:r>
      <w:r w:rsidRPr="00093D9F">
        <w:rPr>
          <w:b/>
          <w:bCs/>
        </w:rPr>
        <w:t xml:space="preserve"> H4</w:t>
      </w:r>
      <w:r>
        <w:t xml:space="preserve"> należy odrzucić hipotezę zerową</w:t>
      </w:r>
      <w:r w:rsidR="008D50AD">
        <w:t>,</w:t>
      </w:r>
      <w:r>
        <w:t xml:space="preserve"> mówiącą o braku związku między wynikami Indeksu Wyceny Rynkowej Absolwenta polskich uczelni technicznych a wynikami pomiaru jakości przy pomocy rankingu Perspektywy 2022.</w:t>
      </w:r>
    </w:p>
    <w:p w14:paraId="325151FD" w14:textId="7EFACEF2" w:rsidR="001762B8" w:rsidRDefault="001762B8" w:rsidP="001762B8">
      <w:pPr>
        <w:pStyle w:val="Tytutabeli"/>
      </w:pPr>
      <w:bookmarkStart w:id="45" w:name="_Toc182910025"/>
      <w:bookmarkStart w:id="46" w:name="_Toc183082905"/>
      <w:r w:rsidRPr="003A7FBB">
        <w:lastRenderedPageBreak/>
        <w:t>Tabela</w:t>
      </w:r>
      <w:r>
        <w:t xml:space="preserve"> </w:t>
      </w:r>
      <w:fldSimple w:instr=" SEQ Tabela \* ARABIC ">
        <w:r w:rsidR="00E64BAC">
          <w:rPr>
            <w:noProof/>
          </w:rPr>
          <w:t>8</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bookmarkEnd w:id="45"/>
      <w:bookmarkEnd w:id="46"/>
    </w:p>
    <w:tbl>
      <w:tblPr>
        <w:tblStyle w:val="TableGrid"/>
        <w:tblW w:w="0" w:type="auto"/>
        <w:tblInd w:w="113" w:type="dxa"/>
        <w:tblLook w:val="04A0" w:firstRow="1" w:lastRow="0" w:firstColumn="1" w:lastColumn="0" w:noHBand="0" w:noVBand="1"/>
      </w:tblPr>
      <w:tblGrid>
        <w:gridCol w:w="4536"/>
        <w:gridCol w:w="2268"/>
        <w:gridCol w:w="2268"/>
      </w:tblGrid>
      <w:tr w:rsidR="001762B8" w:rsidRPr="00F97B2C" w14:paraId="228C3551" w14:textId="77777777" w:rsidTr="00F60234">
        <w:trPr>
          <w:cantSplit/>
          <w:tblHeader/>
        </w:trPr>
        <w:tc>
          <w:tcPr>
            <w:tcW w:w="4536" w:type="dxa"/>
            <w:vAlign w:val="center"/>
          </w:tcPr>
          <w:p w14:paraId="74C32E6D" w14:textId="77777777" w:rsidR="001762B8" w:rsidRPr="00F97B2C" w:rsidRDefault="001762B8"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7ED9026E" w14:textId="77777777"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663F3975" w14:textId="6E35152E"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1762B8" w:rsidRPr="00F97B2C" w14:paraId="7B02C49E" w14:textId="77777777" w:rsidTr="00F60234">
        <w:trPr>
          <w:cantSplit/>
        </w:trPr>
        <w:tc>
          <w:tcPr>
            <w:tcW w:w="4536" w:type="dxa"/>
            <w:vAlign w:val="center"/>
          </w:tcPr>
          <w:p w14:paraId="7E1125F0" w14:textId="796BAFFE" w:rsidR="001762B8" w:rsidRPr="00F97B2C" w:rsidRDefault="001762B8" w:rsidP="00F60234">
            <w:pPr>
              <w:spacing w:line="276" w:lineRule="auto"/>
              <w:ind w:firstLine="0"/>
              <w:jc w:val="left"/>
              <w:rPr>
                <w:sz w:val="16"/>
                <w:szCs w:val="16"/>
                <w:lang w:val="pl-PL"/>
              </w:rPr>
            </w:pPr>
            <w:r w:rsidRPr="00F97B2C">
              <w:rPr>
                <w:sz w:val="16"/>
                <w:szCs w:val="16"/>
                <w:lang w:val="pl-PL"/>
              </w:rPr>
              <w:t>Wskaźnik</w:t>
            </w:r>
            <w:r w:rsidR="008D50AD">
              <w:rPr>
                <w:sz w:val="16"/>
                <w:szCs w:val="16"/>
                <w:lang w:val="pl-PL"/>
              </w:rPr>
              <w:t xml:space="preserve"> </w:t>
            </w:r>
            <w:r w:rsidRPr="00F97B2C">
              <w:rPr>
                <w:sz w:val="16"/>
                <w:szCs w:val="16"/>
                <w:lang w:val="pl-PL"/>
              </w:rPr>
              <w:t>Oceny</w:t>
            </w:r>
            <w:r w:rsidR="008D50AD">
              <w:rPr>
                <w:sz w:val="16"/>
                <w:szCs w:val="16"/>
                <w:lang w:val="pl-PL"/>
              </w:rPr>
              <w:t xml:space="preserve"> </w:t>
            </w:r>
            <w:r w:rsidRPr="00F97B2C">
              <w:rPr>
                <w:sz w:val="16"/>
                <w:szCs w:val="16"/>
                <w:lang w:val="pl-PL"/>
              </w:rPr>
              <w:t>Punktowej vs Prestiż</w:t>
            </w:r>
          </w:p>
        </w:tc>
        <w:tc>
          <w:tcPr>
            <w:tcW w:w="2268" w:type="dxa"/>
            <w:vAlign w:val="center"/>
          </w:tcPr>
          <w:p w14:paraId="72E95DD2" w14:textId="77777777" w:rsidR="001762B8" w:rsidRPr="00F97B2C" w:rsidRDefault="001762B8" w:rsidP="00F60234">
            <w:pPr>
              <w:ind w:firstLine="0"/>
              <w:jc w:val="center"/>
              <w:rPr>
                <w:b/>
                <w:bCs/>
                <w:sz w:val="16"/>
                <w:szCs w:val="16"/>
                <w:lang w:val="pl-PL"/>
              </w:rPr>
            </w:pPr>
            <w:r w:rsidRPr="00F97B2C">
              <w:rPr>
                <w:b/>
                <w:bCs/>
                <w:sz w:val="16"/>
                <w:szCs w:val="16"/>
                <w:lang w:val="pl-PL"/>
              </w:rPr>
              <w:t>0,9088</w:t>
            </w:r>
          </w:p>
        </w:tc>
        <w:tc>
          <w:tcPr>
            <w:tcW w:w="2268" w:type="dxa"/>
            <w:vAlign w:val="center"/>
          </w:tcPr>
          <w:p w14:paraId="7DC1486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3F5BB82" w14:textId="77777777" w:rsidTr="00F60234">
        <w:trPr>
          <w:cantSplit/>
        </w:trPr>
        <w:tc>
          <w:tcPr>
            <w:tcW w:w="4536" w:type="dxa"/>
            <w:vAlign w:val="center"/>
          </w:tcPr>
          <w:p w14:paraId="343DECB1"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xml:space="preserve">Pozycja </w:t>
            </w:r>
            <w:proofErr w:type="spellStart"/>
            <w:r w:rsidRPr="00F97B2C">
              <w:rPr>
                <w:sz w:val="16"/>
                <w:szCs w:val="16"/>
                <w:lang w:val="pl-PL"/>
              </w:rPr>
              <w:t>Webometrics</w:t>
            </w:r>
            <w:proofErr w:type="spellEnd"/>
            <w:r w:rsidRPr="00F97B2C">
              <w:rPr>
                <w:sz w:val="16"/>
                <w:szCs w:val="16"/>
                <w:lang w:val="pl-PL"/>
              </w:rPr>
              <w:t xml:space="preserve"> World 2023H1 vs Prestiż</w:t>
            </w:r>
          </w:p>
        </w:tc>
        <w:tc>
          <w:tcPr>
            <w:tcW w:w="2268" w:type="dxa"/>
            <w:vAlign w:val="center"/>
          </w:tcPr>
          <w:p w14:paraId="46AE0F8D" w14:textId="77777777" w:rsidR="001762B8" w:rsidRPr="00F97B2C" w:rsidRDefault="001762B8" w:rsidP="00F60234">
            <w:pPr>
              <w:ind w:firstLine="0"/>
              <w:jc w:val="center"/>
              <w:rPr>
                <w:sz w:val="16"/>
                <w:szCs w:val="16"/>
                <w:lang w:val="pl-PL"/>
              </w:rPr>
            </w:pPr>
            <w:r w:rsidRPr="00F97B2C">
              <w:rPr>
                <w:sz w:val="16"/>
                <w:szCs w:val="16"/>
                <w:lang w:val="pl-PL"/>
              </w:rPr>
              <w:t>-0,3184</w:t>
            </w:r>
          </w:p>
        </w:tc>
        <w:tc>
          <w:tcPr>
            <w:tcW w:w="2268" w:type="dxa"/>
            <w:vAlign w:val="center"/>
          </w:tcPr>
          <w:p w14:paraId="1E97787B" w14:textId="77777777" w:rsidR="001762B8" w:rsidRPr="00F97B2C" w:rsidRDefault="001762B8" w:rsidP="00F60234">
            <w:pPr>
              <w:ind w:firstLine="0"/>
              <w:jc w:val="center"/>
              <w:rPr>
                <w:i/>
                <w:iCs/>
                <w:sz w:val="16"/>
                <w:szCs w:val="16"/>
                <w:lang w:val="pl-PL"/>
              </w:rPr>
            </w:pPr>
            <w:r w:rsidRPr="00F97B2C">
              <w:rPr>
                <w:i/>
                <w:iCs/>
                <w:sz w:val="16"/>
                <w:szCs w:val="16"/>
                <w:lang w:val="pl-PL"/>
              </w:rPr>
              <w:t>0,1486</w:t>
            </w:r>
          </w:p>
        </w:tc>
      </w:tr>
      <w:tr w:rsidR="001762B8" w:rsidRPr="00F97B2C" w14:paraId="12C9CDC3" w14:textId="77777777" w:rsidTr="00F60234">
        <w:trPr>
          <w:cantSplit/>
        </w:trPr>
        <w:tc>
          <w:tcPr>
            <w:tcW w:w="4536" w:type="dxa"/>
            <w:vAlign w:val="center"/>
          </w:tcPr>
          <w:p w14:paraId="7527463C" w14:textId="77777777" w:rsidR="001762B8" w:rsidRPr="00F97B2C" w:rsidRDefault="001762B8" w:rsidP="00F60234">
            <w:pPr>
              <w:spacing w:line="276" w:lineRule="auto"/>
              <w:ind w:firstLine="0"/>
              <w:jc w:val="left"/>
              <w:rPr>
                <w:sz w:val="16"/>
                <w:szCs w:val="16"/>
                <w:lang w:val="en-GB"/>
              </w:rPr>
            </w:pPr>
            <w:proofErr w:type="spellStart"/>
            <w:r w:rsidRPr="00F97B2C">
              <w:rPr>
                <w:sz w:val="16"/>
                <w:szCs w:val="16"/>
                <w:lang w:val="en-GB"/>
              </w:rPr>
              <w:t>Pozycja</w:t>
            </w:r>
            <w:proofErr w:type="spellEnd"/>
            <w:r w:rsidRPr="00F97B2C">
              <w:rPr>
                <w:sz w:val="16"/>
                <w:szCs w:val="16"/>
                <w:lang w:val="en-GB"/>
              </w:rPr>
              <w:t xml:space="preserve"> Webometrics Country 2023H1 vs </w:t>
            </w:r>
            <w:proofErr w:type="spellStart"/>
            <w:r w:rsidRPr="00F97B2C">
              <w:rPr>
                <w:sz w:val="16"/>
                <w:szCs w:val="16"/>
                <w:lang w:val="en-GB"/>
              </w:rPr>
              <w:t>Prestiż</w:t>
            </w:r>
            <w:proofErr w:type="spellEnd"/>
          </w:p>
        </w:tc>
        <w:tc>
          <w:tcPr>
            <w:tcW w:w="2268" w:type="dxa"/>
            <w:vAlign w:val="center"/>
          </w:tcPr>
          <w:p w14:paraId="7EBE6E18" w14:textId="77777777" w:rsidR="001762B8" w:rsidRPr="00F97B2C" w:rsidRDefault="001762B8" w:rsidP="00F60234">
            <w:pPr>
              <w:ind w:firstLine="0"/>
              <w:jc w:val="center"/>
              <w:rPr>
                <w:sz w:val="16"/>
                <w:szCs w:val="16"/>
                <w:lang w:val="pl-PL"/>
              </w:rPr>
            </w:pPr>
            <w:r w:rsidRPr="00F97B2C">
              <w:rPr>
                <w:sz w:val="16"/>
                <w:szCs w:val="16"/>
                <w:lang w:val="pl-PL"/>
              </w:rPr>
              <w:t>-0,3728</w:t>
            </w:r>
          </w:p>
        </w:tc>
        <w:tc>
          <w:tcPr>
            <w:tcW w:w="2268" w:type="dxa"/>
            <w:vAlign w:val="center"/>
          </w:tcPr>
          <w:p w14:paraId="6A928A20" w14:textId="77777777" w:rsidR="001762B8" w:rsidRPr="00F97B2C" w:rsidRDefault="001762B8" w:rsidP="00F60234">
            <w:pPr>
              <w:ind w:firstLine="0"/>
              <w:jc w:val="center"/>
              <w:rPr>
                <w:i/>
                <w:iCs/>
                <w:sz w:val="16"/>
                <w:szCs w:val="16"/>
                <w:lang w:val="pl-PL"/>
              </w:rPr>
            </w:pPr>
            <w:r w:rsidRPr="00F97B2C">
              <w:rPr>
                <w:i/>
                <w:iCs/>
                <w:sz w:val="16"/>
                <w:szCs w:val="16"/>
                <w:lang w:val="pl-PL"/>
              </w:rPr>
              <w:t>0,0875</w:t>
            </w:r>
          </w:p>
        </w:tc>
      </w:tr>
      <w:tr w:rsidR="001762B8" w:rsidRPr="00F97B2C" w14:paraId="2577B2D9" w14:textId="77777777" w:rsidTr="00F60234">
        <w:trPr>
          <w:cantSplit/>
        </w:trPr>
        <w:tc>
          <w:tcPr>
            <w:tcW w:w="4536" w:type="dxa"/>
            <w:vAlign w:val="center"/>
          </w:tcPr>
          <w:p w14:paraId="62E7670A"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_3R vs Prestiż</w:t>
            </w:r>
          </w:p>
        </w:tc>
        <w:tc>
          <w:tcPr>
            <w:tcW w:w="2268" w:type="dxa"/>
            <w:vAlign w:val="center"/>
          </w:tcPr>
          <w:p w14:paraId="6268C31F" w14:textId="77777777" w:rsidR="001762B8" w:rsidRPr="00F97B2C" w:rsidRDefault="001762B8" w:rsidP="00F60234">
            <w:pPr>
              <w:ind w:firstLine="0"/>
              <w:jc w:val="center"/>
              <w:rPr>
                <w:b/>
                <w:bCs/>
                <w:sz w:val="16"/>
                <w:szCs w:val="16"/>
                <w:lang w:val="pl-PL"/>
              </w:rPr>
            </w:pPr>
            <w:r w:rsidRPr="00F97B2C">
              <w:rPr>
                <w:b/>
                <w:bCs/>
                <w:sz w:val="16"/>
                <w:szCs w:val="16"/>
                <w:lang w:val="pl-PL"/>
              </w:rPr>
              <w:t>0,8267</w:t>
            </w:r>
          </w:p>
        </w:tc>
        <w:tc>
          <w:tcPr>
            <w:tcW w:w="2268" w:type="dxa"/>
            <w:vAlign w:val="center"/>
          </w:tcPr>
          <w:p w14:paraId="681269F4"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F1AE527" w14:textId="77777777" w:rsidTr="00F60234">
        <w:trPr>
          <w:cantSplit/>
        </w:trPr>
        <w:tc>
          <w:tcPr>
            <w:tcW w:w="4536" w:type="dxa"/>
            <w:vAlign w:val="center"/>
          </w:tcPr>
          <w:p w14:paraId="7C14F64F"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WWZ_3R vs Prestiż</w:t>
            </w:r>
          </w:p>
        </w:tc>
        <w:tc>
          <w:tcPr>
            <w:tcW w:w="2268" w:type="dxa"/>
            <w:vAlign w:val="center"/>
          </w:tcPr>
          <w:p w14:paraId="4B3A3FD7" w14:textId="77777777" w:rsidR="001762B8" w:rsidRPr="00F97B2C" w:rsidRDefault="001762B8" w:rsidP="00F60234">
            <w:pPr>
              <w:ind w:firstLine="0"/>
              <w:jc w:val="center"/>
              <w:rPr>
                <w:b/>
                <w:bCs/>
                <w:sz w:val="16"/>
                <w:szCs w:val="16"/>
                <w:lang w:val="pl-PL"/>
              </w:rPr>
            </w:pPr>
            <w:r w:rsidRPr="00F97B2C">
              <w:rPr>
                <w:b/>
                <w:bCs/>
                <w:sz w:val="16"/>
                <w:szCs w:val="16"/>
                <w:lang w:val="pl-PL"/>
              </w:rPr>
              <w:t>0,7979</w:t>
            </w:r>
          </w:p>
        </w:tc>
        <w:tc>
          <w:tcPr>
            <w:tcW w:w="2268" w:type="dxa"/>
            <w:vAlign w:val="center"/>
          </w:tcPr>
          <w:p w14:paraId="14B000C9"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59BCBC56" w14:textId="77777777" w:rsidTr="00F60234">
        <w:trPr>
          <w:cantSplit/>
        </w:trPr>
        <w:tc>
          <w:tcPr>
            <w:tcW w:w="4536" w:type="dxa"/>
            <w:vAlign w:val="center"/>
          </w:tcPr>
          <w:p w14:paraId="05D5E39C"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trudnienie 3R vs Prestiż</w:t>
            </w:r>
          </w:p>
        </w:tc>
        <w:tc>
          <w:tcPr>
            <w:tcW w:w="2268" w:type="dxa"/>
            <w:vAlign w:val="center"/>
          </w:tcPr>
          <w:p w14:paraId="7989945C" w14:textId="77777777" w:rsidR="001762B8" w:rsidRPr="00F97B2C" w:rsidRDefault="001762B8" w:rsidP="00F60234">
            <w:pPr>
              <w:ind w:firstLine="0"/>
              <w:jc w:val="center"/>
              <w:rPr>
                <w:sz w:val="16"/>
                <w:szCs w:val="16"/>
                <w:lang w:val="pl-PL"/>
              </w:rPr>
            </w:pPr>
            <w:r w:rsidRPr="00F97B2C">
              <w:rPr>
                <w:sz w:val="16"/>
                <w:szCs w:val="16"/>
                <w:lang w:val="pl-PL"/>
              </w:rPr>
              <w:t>0,1190</w:t>
            </w:r>
          </w:p>
        </w:tc>
        <w:tc>
          <w:tcPr>
            <w:tcW w:w="2268" w:type="dxa"/>
            <w:vAlign w:val="center"/>
          </w:tcPr>
          <w:p w14:paraId="2E0D9292" w14:textId="77777777" w:rsidR="001762B8" w:rsidRPr="00F97B2C" w:rsidRDefault="001762B8" w:rsidP="00F60234">
            <w:pPr>
              <w:ind w:firstLine="0"/>
              <w:jc w:val="center"/>
              <w:rPr>
                <w:i/>
                <w:iCs/>
                <w:sz w:val="16"/>
                <w:szCs w:val="16"/>
                <w:lang w:val="pl-PL"/>
              </w:rPr>
            </w:pPr>
            <w:r w:rsidRPr="00F97B2C">
              <w:rPr>
                <w:i/>
                <w:iCs/>
                <w:sz w:val="16"/>
                <w:szCs w:val="16"/>
                <w:lang w:val="pl-PL"/>
              </w:rPr>
              <w:t>0,5979</w:t>
            </w:r>
          </w:p>
        </w:tc>
      </w:tr>
      <w:tr w:rsidR="001762B8" w:rsidRPr="00F97B2C" w14:paraId="07A7A954" w14:textId="77777777" w:rsidTr="00F60234">
        <w:trPr>
          <w:cantSplit/>
        </w:trPr>
        <w:tc>
          <w:tcPr>
            <w:tcW w:w="4536" w:type="dxa"/>
            <w:vAlign w:val="center"/>
          </w:tcPr>
          <w:p w14:paraId="38920C27"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Zatrudnienie 1R vs Prestiż</w:t>
            </w:r>
          </w:p>
        </w:tc>
        <w:tc>
          <w:tcPr>
            <w:tcW w:w="2268" w:type="dxa"/>
            <w:vAlign w:val="center"/>
          </w:tcPr>
          <w:p w14:paraId="55E916FF" w14:textId="77777777" w:rsidR="001762B8" w:rsidRPr="00F97B2C" w:rsidRDefault="001762B8" w:rsidP="00F60234">
            <w:pPr>
              <w:ind w:firstLine="0"/>
              <w:jc w:val="center"/>
              <w:rPr>
                <w:sz w:val="16"/>
                <w:szCs w:val="16"/>
                <w:u w:val="single"/>
                <w:lang w:val="pl-PL"/>
              </w:rPr>
            </w:pPr>
            <w:r w:rsidRPr="00F97B2C">
              <w:rPr>
                <w:sz w:val="16"/>
                <w:szCs w:val="16"/>
                <w:u w:val="single"/>
                <w:lang w:val="pl-PL"/>
              </w:rPr>
              <w:t>-0,3746</w:t>
            </w:r>
          </w:p>
        </w:tc>
        <w:tc>
          <w:tcPr>
            <w:tcW w:w="2268" w:type="dxa"/>
            <w:vAlign w:val="center"/>
          </w:tcPr>
          <w:p w14:paraId="6A2424E1" w14:textId="77777777" w:rsidR="001762B8" w:rsidRPr="00F97B2C" w:rsidRDefault="001762B8" w:rsidP="00F60234">
            <w:pPr>
              <w:ind w:firstLine="0"/>
              <w:jc w:val="center"/>
              <w:rPr>
                <w:i/>
                <w:iCs/>
                <w:sz w:val="16"/>
                <w:szCs w:val="16"/>
                <w:lang w:val="pl-PL"/>
              </w:rPr>
            </w:pPr>
            <w:r w:rsidRPr="00F97B2C">
              <w:rPr>
                <w:i/>
                <w:iCs/>
                <w:sz w:val="16"/>
                <w:szCs w:val="16"/>
                <w:lang w:val="pl-PL"/>
              </w:rPr>
              <w:t>0,0859</w:t>
            </w:r>
          </w:p>
        </w:tc>
      </w:tr>
      <w:tr w:rsidR="001762B8" w:rsidRPr="00F97B2C" w14:paraId="7BBB18F9" w14:textId="77777777" w:rsidTr="00F60234">
        <w:trPr>
          <w:cantSplit/>
        </w:trPr>
        <w:tc>
          <w:tcPr>
            <w:tcW w:w="4536" w:type="dxa"/>
            <w:vAlign w:val="center"/>
          </w:tcPr>
          <w:p w14:paraId="4617A9F9"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robki 3R vs Prestiż</w:t>
            </w:r>
          </w:p>
        </w:tc>
        <w:tc>
          <w:tcPr>
            <w:tcW w:w="2268" w:type="dxa"/>
            <w:vAlign w:val="center"/>
          </w:tcPr>
          <w:p w14:paraId="14E0809D" w14:textId="77777777" w:rsidR="001762B8" w:rsidRPr="00F97B2C" w:rsidRDefault="001762B8" w:rsidP="00F60234">
            <w:pPr>
              <w:ind w:firstLine="0"/>
              <w:jc w:val="center"/>
              <w:rPr>
                <w:b/>
                <w:bCs/>
                <w:sz w:val="16"/>
                <w:szCs w:val="16"/>
                <w:lang w:val="pl-PL"/>
              </w:rPr>
            </w:pPr>
            <w:r w:rsidRPr="00F97B2C">
              <w:rPr>
                <w:b/>
                <w:bCs/>
                <w:sz w:val="16"/>
                <w:szCs w:val="16"/>
                <w:lang w:val="pl-PL"/>
              </w:rPr>
              <w:t>0,8675</w:t>
            </w:r>
          </w:p>
        </w:tc>
        <w:tc>
          <w:tcPr>
            <w:tcW w:w="2268" w:type="dxa"/>
            <w:vAlign w:val="center"/>
          </w:tcPr>
          <w:p w14:paraId="03B2C1A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70C7A864" w14:textId="77777777" w:rsidTr="00F60234">
        <w:trPr>
          <w:cantSplit/>
        </w:trPr>
        <w:tc>
          <w:tcPr>
            <w:tcW w:w="4536" w:type="dxa"/>
            <w:vAlign w:val="center"/>
          </w:tcPr>
          <w:p w14:paraId="53BA0057" w14:textId="77777777" w:rsidR="001762B8" w:rsidRPr="00F97B2C" w:rsidRDefault="001762B8" w:rsidP="00F60234">
            <w:pPr>
              <w:keepNext/>
              <w:spacing w:line="276" w:lineRule="auto"/>
              <w:ind w:firstLine="0"/>
              <w:jc w:val="left"/>
              <w:rPr>
                <w:sz w:val="16"/>
                <w:szCs w:val="16"/>
                <w:lang w:val="pl-PL"/>
              </w:rPr>
            </w:pPr>
            <w:r w:rsidRPr="00F97B2C">
              <w:rPr>
                <w:sz w:val="16"/>
                <w:szCs w:val="16"/>
                <w:lang w:val="pl-PL"/>
              </w:rPr>
              <w:t>WWZ 3R vs Prestiż</w:t>
            </w:r>
          </w:p>
        </w:tc>
        <w:tc>
          <w:tcPr>
            <w:tcW w:w="2268" w:type="dxa"/>
            <w:vAlign w:val="center"/>
          </w:tcPr>
          <w:p w14:paraId="21ABFB6C" w14:textId="77777777" w:rsidR="001762B8" w:rsidRPr="00F97B2C" w:rsidRDefault="001762B8" w:rsidP="00F60234">
            <w:pPr>
              <w:keepNext/>
              <w:ind w:firstLine="0"/>
              <w:jc w:val="center"/>
              <w:rPr>
                <w:b/>
                <w:bCs/>
                <w:sz w:val="16"/>
                <w:szCs w:val="16"/>
                <w:lang w:val="pl-PL"/>
              </w:rPr>
            </w:pPr>
            <w:r w:rsidRPr="00F97B2C">
              <w:rPr>
                <w:b/>
                <w:bCs/>
                <w:sz w:val="16"/>
                <w:szCs w:val="16"/>
                <w:lang w:val="pl-PL"/>
              </w:rPr>
              <w:t>0,8811</w:t>
            </w:r>
          </w:p>
        </w:tc>
        <w:tc>
          <w:tcPr>
            <w:tcW w:w="2268" w:type="dxa"/>
            <w:vAlign w:val="center"/>
          </w:tcPr>
          <w:p w14:paraId="5DD934B3" w14:textId="77777777" w:rsidR="001762B8" w:rsidRPr="00F97B2C" w:rsidRDefault="001762B8" w:rsidP="00F60234">
            <w:pPr>
              <w:keepNext/>
              <w:ind w:firstLine="0"/>
              <w:jc w:val="center"/>
              <w:rPr>
                <w:i/>
                <w:iCs/>
                <w:sz w:val="16"/>
                <w:szCs w:val="16"/>
                <w:lang w:val="pl-PL"/>
              </w:rPr>
            </w:pPr>
            <w:r w:rsidRPr="00F97B2C">
              <w:rPr>
                <w:i/>
                <w:iCs/>
                <w:sz w:val="16"/>
                <w:szCs w:val="16"/>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2542C948" w:rsidR="00E37300" w:rsidRDefault="001762B8" w:rsidP="00DB6504">
      <w:r>
        <w:t>Podsumowując, można stwierdzić, że wyniki badań zależności między wynikami pomiaru jakości usług uczelni przy pomocy ranking</w:t>
      </w:r>
      <w:r w:rsidR="00DB6504">
        <w:t>u</w:t>
      </w:r>
      <w:r>
        <w:t xml:space="preserve"> ogólnopolskiego Perspektywy 2022 </w:t>
      </w:r>
      <w:r w:rsidR="008D50AD">
        <w:t xml:space="preserve">są </w:t>
      </w:r>
      <w:r>
        <w:t>pozytywnie skorelowane z wartościami Indeksu Wyceny Rynkowej Absolwenta</w:t>
      </w:r>
      <w:r w:rsidR="008D50AD">
        <w:t>,</w:t>
      </w:r>
      <w:r>
        <w:t xml:space="preserve"> wyliczonego na podstawie danych dla okresu 3 lat po uzyskaniu dyplomu. W związku z tym wartości IWRA można uznać za dobry </w:t>
      </w:r>
      <w:proofErr w:type="spellStart"/>
      <w:r>
        <w:t>predyktor</w:t>
      </w:r>
      <w:proofErr w:type="spellEnd"/>
      <w:r>
        <w:t xml:space="preserve"> jakości usług polskich uczelni technicznych.</w:t>
      </w:r>
    </w:p>
    <w:p w14:paraId="68EB138C" w14:textId="2A1FBEE6" w:rsidR="00CA5D5E" w:rsidRDefault="00CA5D5E" w:rsidP="00CA5D5E">
      <w:pPr>
        <w:pStyle w:val="Heading1"/>
      </w:pPr>
      <w:bookmarkStart w:id="47" w:name="_Toc183277614"/>
      <w:r>
        <w:t>Model doskonalenia Systemu Zarządzania Jakością uczelni technicznej inspirowanego pomiarem satysfakcji interesariuszy (SSDQM)</w:t>
      </w:r>
      <w:bookmarkEnd w:id="47"/>
    </w:p>
    <w:p w14:paraId="4AD0A0D9" w14:textId="7A51C181" w:rsidR="003E3935" w:rsidRDefault="00421352" w:rsidP="00FC28A3">
      <w:pPr>
        <w:spacing w:before="120" w:line="360" w:lineRule="auto"/>
      </w:pPr>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Dzięki uwzględnieniu poszerzonej analizy interesariuszy oraz sposobów pozyskiwania informacji zwrotnej od nich jest to koncepcja</w:t>
      </w:r>
      <w:r w:rsidR="003E3935">
        <w:t xml:space="preserve"> </w:t>
      </w:r>
      <w:r>
        <w:t>odpowiednia dla złożonego środowiska uczelni, a szczególnie uczelni publicznych.</w:t>
      </w:r>
      <w:r w:rsidR="00AC46D6">
        <w:t xml:space="preserve"> </w:t>
      </w:r>
      <w:r>
        <w:t>Model SSDQM w</w:t>
      </w:r>
      <w:r w:rsidR="003E3935">
        <w:t> </w:t>
      </w:r>
      <w:r>
        <w:t xml:space="preserve">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w:t>
      </w:r>
      <w:r w:rsidR="008D50AD">
        <w:t>m</w:t>
      </w:r>
      <w:r>
        <w:t xml:space="preserve">odelu zostanie </w:t>
      </w:r>
      <w:r w:rsidR="00F027B0">
        <w:t>zaprezentowana</w:t>
      </w:r>
      <w:r>
        <w:t xml:space="preserve"> poniżej w częściach</w:t>
      </w:r>
      <w:r w:rsidR="004E6A32">
        <w:t>.</w:t>
      </w:r>
      <w:r w:rsidR="003E3935">
        <w:t xml:space="preserve"> </w:t>
      </w:r>
    </w:p>
    <w:p w14:paraId="41ABEB44" w14:textId="77777777" w:rsidR="00421352" w:rsidRDefault="00421352" w:rsidP="00421352">
      <w:pPr>
        <w:pStyle w:val="Rysunek"/>
      </w:pPr>
      <w:r>
        <w:rPr>
          <w:noProof/>
        </w:rPr>
        <w:lastRenderedPageBreak/>
        <w:drawing>
          <wp:inline distT="0" distB="0" distL="0" distR="0" wp14:anchorId="5A53C79D" wp14:editId="2DC8E0D8">
            <wp:extent cx="4281262" cy="342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1262" cy="3420000"/>
                    </a:xfrm>
                    <a:prstGeom prst="rect">
                      <a:avLst/>
                    </a:prstGeom>
                    <a:noFill/>
                    <a:ln>
                      <a:noFill/>
                    </a:ln>
                  </pic:spPr>
                </pic:pic>
              </a:graphicData>
            </a:graphic>
          </wp:inline>
        </w:drawing>
      </w:r>
    </w:p>
    <w:p w14:paraId="7B6D7095" w14:textId="11100987" w:rsidR="00421352" w:rsidRDefault="00421352" w:rsidP="00421352">
      <w:pPr>
        <w:pStyle w:val="Tytutabeli"/>
      </w:pPr>
      <w:bookmarkStart w:id="48" w:name="_Toc182910005"/>
      <w:bookmarkStart w:id="49" w:name="_Toc183082912"/>
      <w:r>
        <w:t xml:space="preserve">Rysunek </w:t>
      </w:r>
      <w:fldSimple w:instr=" SEQ Rysunek \* ARABIC ">
        <w:r w:rsidR="00E64BAC">
          <w:rPr>
            <w:noProof/>
          </w:rPr>
          <w:t>5</w:t>
        </w:r>
      </w:fldSimple>
      <w:r>
        <w:t>. Struktura szczegółowa elementów w zakresie punktów od 1 do 4 modelu SSDQM</w:t>
      </w:r>
      <w:bookmarkEnd w:id="48"/>
      <w:bookmarkEnd w:id="49"/>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drawing>
          <wp:inline distT="0" distB="0" distL="0" distR="0" wp14:anchorId="1C20E482" wp14:editId="7A1473CF">
            <wp:extent cx="4372172" cy="3096000"/>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t="5685"/>
                    <a:stretch/>
                  </pic:blipFill>
                  <pic:spPr bwMode="auto">
                    <a:xfrm>
                      <a:off x="0" y="0"/>
                      <a:ext cx="4372172" cy="3096000"/>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7698A53B" w:rsidR="00421352" w:rsidRDefault="00421352" w:rsidP="00421352">
      <w:pPr>
        <w:pStyle w:val="Tytutabeli"/>
      </w:pPr>
      <w:bookmarkStart w:id="50" w:name="_Toc182910006"/>
      <w:bookmarkStart w:id="51" w:name="_Toc183082913"/>
      <w:r>
        <w:t xml:space="preserve">Rysunek </w:t>
      </w:r>
      <w:fldSimple w:instr=" SEQ Rysunek \* ARABIC ">
        <w:r w:rsidR="00E64BAC">
          <w:rPr>
            <w:noProof/>
          </w:rPr>
          <w:t>6</w:t>
        </w:r>
      </w:fldSimple>
      <w:r>
        <w:t>. Struktura szczegółowa elementów w zakresie punktów od 5 do 6 modelu SSDQM</w:t>
      </w:r>
      <w:bookmarkEnd w:id="50"/>
      <w:bookmarkEnd w:id="51"/>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lastRenderedPageBreak/>
        <w:drawing>
          <wp:inline distT="0" distB="0" distL="0" distR="0" wp14:anchorId="14F8E8FC" wp14:editId="40F2EAB6">
            <wp:extent cx="4197144" cy="4680000"/>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2426"/>
                    <a:stretch/>
                  </pic:blipFill>
                  <pic:spPr bwMode="auto">
                    <a:xfrm>
                      <a:off x="0" y="0"/>
                      <a:ext cx="4197144"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725F960E" w:rsidR="00F12A13" w:rsidRDefault="00F12A13" w:rsidP="00F12A13">
      <w:pPr>
        <w:pStyle w:val="Tytutabeli"/>
        <w:rPr>
          <w:noProof/>
        </w:rPr>
      </w:pPr>
      <w:bookmarkStart w:id="52" w:name="_Toc182910007"/>
      <w:bookmarkStart w:id="53" w:name="_Toc183082914"/>
      <w:r>
        <w:t xml:space="preserve">Rysunek </w:t>
      </w:r>
      <w:fldSimple w:instr=" SEQ Rysunek \* ARABIC ">
        <w:r w:rsidR="00E64BAC">
          <w:rPr>
            <w:noProof/>
          </w:rPr>
          <w:t>7</w:t>
        </w:r>
      </w:fldSimple>
      <w:r>
        <w:t>. Struktura szczegółowa elementów w zakresie punktów od 7 do 9 modelu SSDQM</w:t>
      </w:r>
      <w:bookmarkEnd w:id="52"/>
      <w:bookmarkEnd w:id="53"/>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drawing>
          <wp:inline distT="0" distB="0" distL="0" distR="0" wp14:anchorId="4E7313C4" wp14:editId="1AFAF6AD">
            <wp:extent cx="4222080" cy="2340000"/>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6975"/>
                    <a:stretch/>
                  </pic:blipFill>
                  <pic:spPr bwMode="auto">
                    <a:xfrm>
                      <a:off x="0" y="0"/>
                      <a:ext cx="422208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2CAA18CA" w:rsidR="00F12A13" w:rsidRDefault="00F12A13" w:rsidP="00F12A13">
      <w:pPr>
        <w:pStyle w:val="Tytutabeli"/>
      </w:pPr>
      <w:bookmarkStart w:id="54" w:name="_Toc182910008"/>
      <w:bookmarkStart w:id="55" w:name="_Toc183082915"/>
      <w:r>
        <w:t xml:space="preserve">Rysunek </w:t>
      </w:r>
      <w:fldSimple w:instr=" SEQ Rysunek \* ARABIC ">
        <w:r w:rsidR="00E64BAC">
          <w:rPr>
            <w:noProof/>
          </w:rPr>
          <w:t>8</w:t>
        </w:r>
      </w:fldSimple>
      <w:r>
        <w:t>. Struktura szczegółowa elementów w zakresie punktu 9 modelu SSDQM</w:t>
      </w:r>
      <w:bookmarkEnd w:id="54"/>
      <w:bookmarkEnd w:id="55"/>
    </w:p>
    <w:p w14:paraId="44D8DBBF" w14:textId="77777777" w:rsidR="00F12A13" w:rsidRPr="00D95B07" w:rsidRDefault="00F12A13" w:rsidP="00F12A13">
      <w:pPr>
        <w:pStyle w:val="rdo"/>
        <w:rPr>
          <w:lang w:val="pl-PL"/>
        </w:rPr>
      </w:pPr>
      <w:r w:rsidRPr="00D95B07">
        <w:rPr>
          <w:lang w:val="pl-PL"/>
        </w:rPr>
        <w:t>Źródło: opracowanie własne</w:t>
      </w:r>
    </w:p>
    <w:p w14:paraId="72F0FD5C" w14:textId="1BE81468" w:rsidR="00B97E7A" w:rsidRDefault="00F12A13" w:rsidP="00B97E7A">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w:t>
      </w:r>
      <w:r>
        <w:lastRenderedPageBreak/>
        <w:t>zarządzania organizacją edukacyjną zgodnego z tą normą. Najistotniejszą zgodnością pomiędzy tymi narzędziami wspierającymi zarzadzanie uczelniami jest to, że</w:t>
      </w:r>
      <w:r w:rsidR="008D50AD">
        <w:t>,</w:t>
      </w:r>
      <w:r>
        <w:t xml:space="preserve"> stosując model SSDQM</w:t>
      </w:r>
      <w:r w:rsidR="008D50AD">
        <w:t>,</w:t>
      </w:r>
      <w:r>
        <w:t xml:space="preserve"> wykonuje się pomiary satysfakcji interesariuszy</w:t>
      </w:r>
      <w:r w:rsidR="008D50AD">
        <w:t>,</w:t>
      </w:r>
      <w:r>
        <w:t xml:space="preserve"> wcześniej ich identyfikując i analizując cechy każdej z istotnych grup. Analogiczne wymagania są podstawą systemu zarządzania opisanego przez </w:t>
      </w:r>
      <w:r w:rsidR="008D50AD">
        <w:t>n</w:t>
      </w:r>
      <w:r>
        <w:t>ormę.</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0408BAE8" w:rsidR="00425246" w:rsidRDefault="00425246" w:rsidP="00425246">
      <w:pPr>
        <w:pStyle w:val="Tytutabeli"/>
      </w:pPr>
      <w:bookmarkStart w:id="56" w:name="_Toc182910026"/>
      <w:bookmarkStart w:id="57" w:name="_Toc183082906"/>
      <w:r>
        <w:t xml:space="preserve">Tabela </w:t>
      </w:r>
      <w:fldSimple w:instr=" SEQ Tabela \* ARABIC ">
        <w:r w:rsidR="00E64BAC">
          <w:rPr>
            <w:noProof/>
          </w:rPr>
          <w:t>9</w:t>
        </w:r>
      </w:fldSimple>
      <w:r>
        <w:t>. Propozycja zestawu wskaźników stosowanych w ramach monitorowania efektów działań uczelni technicznej stosującej model doskonalenia SSDQM</w:t>
      </w:r>
      <w:bookmarkEnd w:id="56"/>
      <w:bookmarkEnd w:id="57"/>
    </w:p>
    <w:tbl>
      <w:tblPr>
        <w:tblStyle w:val="TableGrid"/>
        <w:tblW w:w="0" w:type="auto"/>
        <w:tblLook w:val="04A0" w:firstRow="1" w:lastRow="0" w:firstColumn="1" w:lastColumn="0" w:noHBand="0" w:noVBand="1"/>
      </w:tblPr>
      <w:tblGrid>
        <w:gridCol w:w="510"/>
        <w:gridCol w:w="3118"/>
        <w:gridCol w:w="5443"/>
      </w:tblGrid>
      <w:tr w:rsidR="00425246" w:rsidRPr="00F97B2C" w14:paraId="0B5D7A2F" w14:textId="77777777" w:rsidTr="00112D47">
        <w:trPr>
          <w:cantSplit/>
          <w:tblHeader/>
        </w:trPr>
        <w:tc>
          <w:tcPr>
            <w:tcW w:w="510" w:type="dxa"/>
          </w:tcPr>
          <w:p w14:paraId="76A556E7" w14:textId="77777777" w:rsidR="00425246" w:rsidRPr="00F97B2C" w:rsidRDefault="00425246" w:rsidP="00112D47">
            <w:pPr>
              <w:pStyle w:val="TekstTabeli"/>
              <w:keepNext/>
              <w:rPr>
                <w:b/>
                <w:bCs w:val="0"/>
                <w:sz w:val="16"/>
                <w:szCs w:val="18"/>
              </w:rPr>
            </w:pPr>
            <w:proofErr w:type="spellStart"/>
            <w:r w:rsidRPr="00F97B2C">
              <w:rPr>
                <w:b/>
                <w:bCs w:val="0"/>
                <w:sz w:val="16"/>
                <w:szCs w:val="18"/>
              </w:rPr>
              <w:t>Lp</w:t>
            </w:r>
            <w:proofErr w:type="spellEnd"/>
            <w:r w:rsidRPr="00F97B2C">
              <w:rPr>
                <w:b/>
                <w:bCs w:val="0"/>
                <w:sz w:val="16"/>
                <w:szCs w:val="18"/>
              </w:rPr>
              <w:t>.</w:t>
            </w:r>
          </w:p>
        </w:tc>
        <w:tc>
          <w:tcPr>
            <w:tcW w:w="3118" w:type="dxa"/>
          </w:tcPr>
          <w:p w14:paraId="4003E02B"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Nazwa</w:t>
            </w:r>
          </w:p>
        </w:tc>
        <w:tc>
          <w:tcPr>
            <w:tcW w:w="5443" w:type="dxa"/>
          </w:tcPr>
          <w:p w14:paraId="6FBB9C06"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Opis / komentarz</w:t>
            </w:r>
          </w:p>
        </w:tc>
      </w:tr>
      <w:tr w:rsidR="00425246" w:rsidRPr="00F97B2C" w14:paraId="5DEE8285" w14:textId="77777777" w:rsidTr="00112D47">
        <w:trPr>
          <w:cantSplit/>
        </w:trPr>
        <w:tc>
          <w:tcPr>
            <w:tcW w:w="510" w:type="dxa"/>
            <w:vAlign w:val="center"/>
          </w:tcPr>
          <w:p w14:paraId="1C25150C" w14:textId="77777777" w:rsidR="00425246" w:rsidRPr="00F97B2C" w:rsidRDefault="00425246" w:rsidP="00112D47">
            <w:pPr>
              <w:pStyle w:val="TekstTabeli"/>
              <w:rPr>
                <w:sz w:val="16"/>
                <w:szCs w:val="18"/>
              </w:rPr>
            </w:pPr>
            <w:r w:rsidRPr="00F97B2C">
              <w:rPr>
                <w:sz w:val="16"/>
                <w:szCs w:val="18"/>
              </w:rPr>
              <w:t>1.</w:t>
            </w:r>
          </w:p>
        </w:tc>
        <w:tc>
          <w:tcPr>
            <w:tcW w:w="3118" w:type="dxa"/>
            <w:vAlign w:val="center"/>
          </w:tcPr>
          <w:p w14:paraId="55A53B22" w14:textId="77777777" w:rsidR="00425246" w:rsidRPr="00F97B2C" w:rsidRDefault="00425246" w:rsidP="00112D47">
            <w:pPr>
              <w:pStyle w:val="TekstTabeli"/>
              <w:rPr>
                <w:sz w:val="16"/>
                <w:szCs w:val="18"/>
                <w:lang w:val="pl-PL"/>
              </w:rPr>
            </w:pPr>
            <w:r w:rsidRPr="00F97B2C">
              <w:rPr>
                <w:sz w:val="16"/>
                <w:szCs w:val="18"/>
                <w:lang w:val="pl-PL"/>
              </w:rPr>
              <w:t>SSI</w:t>
            </w:r>
          </w:p>
        </w:tc>
        <w:tc>
          <w:tcPr>
            <w:tcW w:w="5443" w:type="dxa"/>
            <w:vAlign w:val="center"/>
          </w:tcPr>
          <w:p w14:paraId="3EDA7605" w14:textId="77777777" w:rsidR="00425246" w:rsidRPr="00F97B2C" w:rsidRDefault="00425246" w:rsidP="00112D47">
            <w:pPr>
              <w:pStyle w:val="TekstTabeli"/>
              <w:rPr>
                <w:sz w:val="16"/>
                <w:szCs w:val="18"/>
                <w:lang w:val="pl-PL"/>
              </w:rPr>
            </w:pPr>
            <w:r w:rsidRPr="00F97B2C">
              <w:rPr>
                <w:sz w:val="16"/>
                <w:szCs w:val="18"/>
                <w:lang w:val="pl-PL"/>
              </w:rPr>
              <w:t>Zagregowany Indeks Satysfakcji Interesariuszy</w:t>
            </w:r>
          </w:p>
        </w:tc>
      </w:tr>
      <w:tr w:rsidR="00425246" w:rsidRPr="00F97B2C" w14:paraId="0C42935D" w14:textId="77777777" w:rsidTr="00112D47">
        <w:trPr>
          <w:cantSplit/>
        </w:trPr>
        <w:tc>
          <w:tcPr>
            <w:tcW w:w="510" w:type="dxa"/>
            <w:vAlign w:val="center"/>
          </w:tcPr>
          <w:p w14:paraId="221206F4" w14:textId="77777777" w:rsidR="00425246" w:rsidRPr="00F97B2C" w:rsidRDefault="00425246" w:rsidP="00112D47">
            <w:pPr>
              <w:pStyle w:val="TekstTabeli"/>
              <w:rPr>
                <w:sz w:val="16"/>
                <w:szCs w:val="18"/>
              </w:rPr>
            </w:pPr>
            <w:r w:rsidRPr="00F97B2C">
              <w:rPr>
                <w:sz w:val="16"/>
                <w:szCs w:val="18"/>
              </w:rPr>
              <w:t>2.</w:t>
            </w:r>
          </w:p>
        </w:tc>
        <w:tc>
          <w:tcPr>
            <w:tcW w:w="3118" w:type="dxa"/>
            <w:vAlign w:val="center"/>
          </w:tcPr>
          <w:p w14:paraId="28A181EE" w14:textId="77777777" w:rsidR="00425246" w:rsidRPr="00F97B2C" w:rsidRDefault="00425246" w:rsidP="00112D47">
            <w:pPr>
              <w:pStyle w:val="TekstTabeli"/>
              <w:rPr>
                <w:sz w:val="16"/>
                <w:szCs w:val="18"/>
                <w:lang w:val="pl-PL"/>
              </w:rPr>
            </w:pPr>
            <w:r w:rsidRPr="00F97B2C">
              <w:rPr>
                <w:sz w:val="16"/>
                <w:szCs w:val="18"/>
                <w:lang w:val="pl-PL"/>
              </w:rPr>
              <w:t>SSI cząstkowe</w:t>
            </w:r>
          </w:p>
        </w:tc>
        <w:tc>
          <w:tcPr>
            <w:tcW w:w="5443" w:type="dxa"/>
            <w:vAlign w:val="center"/>
          </w:tcPr>
          <w:p w14:paraId="57023F48" w14:textId="77777777" w:rsidR="00425246" w:rsidRPr="00F97B2C" w:rsidRDefault="00425246" w:rsidP="00112D47">
            <w:pPr>
              <w:pStyle w:val="TekstTabeli"/>
              <w:rPr>
                <w:sz w:val="16"/>
                <w:szCs w:val="18"/>
                <w:lang w:val="pl-PL"/>
              </w:rPr>
            </w:pPr>
            <w:r w:rsidRPr="00F97B2C">
              <w:rPr>
                <w:sz w:val="16"/>
                <w:szCs w:val="18"/>
                <w:lang w:val="pl-PL"/>
              </w:rPr>
              <w:t>Indeksy Satysfakcji Interesariuszy obliczane dla każdej z grup interesariuszy osobno</w:t>
            </w:r>
          </w:p>
        </w:tc>
      </w:tr>
      <w:tr w:rsidR="00425246" w:rsidRPr="00F97B2C" w14:paraId="7405AD81" w14:textId="77777777" w:rsidTr="00112D47">
        <w:trPr>
          <w:cantSplit/>
        </w:trPr>
        <w:tc>
          <w:tcPr>
            <w:tcW w:w="510" w:type="dxa"/>
            <w:vAlign w:val="center"/>
          </w:tcPr>
          <w:p w14:paraId="711C00F8" w14:textId="77777777" w:rsidR="00425246" w:rsidRPr="00F97B2C" w:rsidRDefault="00425246" w:rsidP="00112D47">
            <w:pPr>
              <w:pStyle w:val="TekstTabeli"/>
              <w:rPr>
                <w:sz w:val="16"/>
                <w:szCs w:val="18"/>
              </w:rPr>
            </w:pPr>
            <w:r w:rsidRPr="00F97B2C">
              <w:rPr>
                <w:sz w:val="16"/>
                <w:szCs w:val="18"/>
              </w:rPr>
              <w:t>3.</w:t>
            </w:r>
          </w:p>
        </w:tc>
        <w:tc>
          <w:tcPr>
            <w:tcW w:w="3118" w:type="dxa"/>
            <w:vAlign w:val="center"/>
          </w:tcPr>
          <w:p w14:paraId="5A5E0E0C" w14:textId="77777777" w:rsidR="00425246" w:rsidRPr="00F97B2C" w:rsidRDefault="00425246" w:rsidP="00112D47">
            <w:pPr>
              <w:pStyle w:val="TekstTabeli"/>
              <w:rPr>
                <w:sz w:val="16"/>
                <w:szCs w:val="18"/>
              </w:rPr>
            </w:pPr>
            <w:r w:rsidRPr="00F97B2C">
              <w:rPr>
                <w:sz w:val="16"/>
                <w:szCs w:val="18"/>
                <w:lang w:val="pl-PL"/>
              </w:rPr>
              <w:t>Liczba uprawnień habilitacyjnych</w:t>
            </w:r>
          </w:p>
        </w:tc>
        <w:tc>
          <w:tcPr>
            <w:tcW w:w="5443" w:type="dxa"/>
            <w:vAlign w:val="center"/>
          </w:tcPr>
          <w:p w14:paraId="654DC82F" w14:textId="77777777" w:rsidR="00425246" w:rsidRPr="00F97B2C" w:rsidRDefault="00425246" w:rsidP="00112D47">
            <w:pPr>
              <w:pStyle w:val="TekstTabeli"/>
              <w:rPr>
                <w:sz w:val="16"/>
                <w:szCs w:val="18"/>
                <w:lang w:val="pl-PL"/>
              </w:rPr>
            </w:pPr>
            <w:r w:rsidRPr="00F97B2C">
              <w:rPr>
                <w:sz w:val="16"/>
                <w:szCs w:val="18"/>
                <w:lang w:val="pl-PL"/>
              </w:rPr>
              <w:t>Parametr najsilniej skorelowany z ogólną oceną w rankingu Perspektywy. Czynniki sprzyjające wyższym wartościom tego parametru w znacznym stopniu zależne od działań uczelni.</w:t>
            </w:r>
          </w:p>
        </w:tc>
      </w:tr>
      <w:tr w:rsidR="00425246" w:rsidRPr="00F97B2C" w14:paraId="4862DF24" w14:textId="77777777" w:rsidTr="00112D47">
        <w:trPr>
          <w:cantSplit/>
        </w:trPr>
        <w:tc>
          <w:tcPr>
            <w:tcW w:w="510" w:type="dxa"/>
            <w:vAlign w:val="center"/>
          </w:tcPr>
          <w:p w14:paraId="18DE266D" w14:textId="77777777" w:rsidR="00425246" w:rsidRPr="00F97B2C" w:rsidRDefault="00425246" w:rsidP="00112D47">
            <w:pPr>
              <w:pStyle w:val="TekstTabeli"/>
              <w:rPr>
                <w:sz w:val="16"/>
                <w:szCs w:val="18"/>
                <w:lang w:val="pl-PL"/>
              </w:rPr>
            </w:pPr>
            <w:r w:rsidRPr="00F97B2C">
              <w:rPr>
                <w:sz w:val="16"/>
                <w:szCs w:val="18"/>
              </w:rPr>
              <w:t>4.</w:t>
            </w:r>
          </w:p>
        </w:tc>
        <w:tc>
          <w:tcPr>
            <w:tcW w:w="3118" w:type="dxa"/>
            <w:vAlign w:val="center"/>
          </w:tcPr>
          <w:p w14:paraId="1D74E11E" w14:textId="77777777" w:rsidR="00425246" w:rsidRPr="00F97B2C" w:rsidRDefault="00425246" w:rsidP="00112D47">
            <w:pPr>
              <w:pStyle w:val="TekstTabeli"/>
              <w:rPr>
                <w:sz w:val="16"/>
                <w:szCs w:val="18"/>
                <w:lang w:val="pl-PL"/>
              </w:rPr>
            </w:pPr>
            <w:r w:rsidRPr="00F97B2C">
              <w:rPr>
                <w:sz w:val="16"/>
                <w:szCs w:val="18"/>
                <w:lang w:val="pl-PL"/>
              </w:rPr>
              <w:t>Ocena parametryczna</w:t>
            </w:r>
          </w:p>
        </w:tc>
        <w:tc>
          <w:tcPr>
            <w:tcW w:w="5443" w:type="dxa"/>
            <w:vAlign w:val="center"/>
          </w:tcPr>
          <w:p w14:paraId="27ECF43F" w14:textId="77777777" w:rsidR="00425246" w:rsidRPr="00F97B2C" w:rsidRDefault="00425246" w:rsidP="00112D47">
            <w:pPr>
              <w:pStyle w:val="TekstTabeli"/>
              <w:rPr>
                <w:sz w:val="16"/>
                <w:szCs w:val="18"/>
                <w:lang w:val="pl-PL"/>
              </w:rPr>
            </w:pPr>
            <w:r w:rsidRPr="00F97B2C">
              <w:rPr>
                <w:sz w:val="16"/>
                <w:szCs w:val="18"/>
                <w:lang w:val="pl-PL"/>
              </w:rPr>
              <w:t>Liczba i poziom uzyskanych ocen parametrycznych w ramach różnych dyscyplin nauki w procesie ewaluacji jakości działalności naukowej.</w:t>
            </w:r>
          </w:p>
        </w:tc>
      </w:tr>
      <w:tr w:rsidR="00425246" w:rsidRPr="00F97B2C" w14:paraId="48B70DCC" w14:textId="77777777" w:rsidTr="00112D47">
        <w:trPr>
          <w:cantSplit/>
        </w:trPr>
        <w:tc>
          <w:tcPr>
            <w:tcW w:w="510" w:type="dxa"/>
            <w:vAlign w:val="center"/>
          </w:tcPr>
          <w:p w14:paraId="14174225" w14:textId="77777777" w:rsidR="00425246" w:rsidRPr="00F97B2C" w:rsidRDefault="00425246" w:rsidP="00112D47">
            <w:pPr>
              <w:pStyle w:val="TekstTabeli"/>
              <w:rPr>
                <w:sz w:val="16"/>
                <w:szCs w:val="18"/>
              </w:rPr>
            </w:pPr>
            <w:r w:rsidRPr="00F97B2C">
              <w:rPr>
                <w:sz w:val="16"/>
                <w:szCs w:val="18"/>
              </w:rPr>
              <w:t>5.</w:t>
            </w:r>
          </w:p>
        </w:tc>
        <w:tc>
          <w:tcPr>
            <w:tcW w:w="3118" w:type="dxa"/>
            <w:vAlign w:val="center"/>
          </w:tcPr>
          <w:p w14:paraId="5B5145A7" w14:textId="77777777" w:rsidR="00425246" w:rsidRPr="00F97B2C" w:rsidRDefault="00425246" w:rsidP="00112D47">
            <w:pPr>
              <w:pStyle w:val="TekstTabeli"/>
              <w:rPr>
                <w:sz w:val="16"/>
                <w:szCs w:val="18"/>
              </w:rPr>
            </w:pPr>
            <w:r w:rsidRPr="00F97B2C">
              <w:rPr>
                <w:sz w:val="16"/>
                <w:szCs w:val="18"/>
                <w:lang w:val="pl-PL"/>
              </w:rPr>
              <w:t xml:space="preserve">Pozycja w rankingu </w:t>
            </w:r>
            <w:proofErr w:type="spellStart"/>
            <w:r w:rsidRPr="00F97B2C">
              <w:rPr>
                <w:sz w:val="16"/>
                <w:szCs w:val="18"/>
                <w:lang w:val="pl-PL"/>
              </w:rPr>
              <w:t>Webometrics</w:t>
            </w:r>
            <w:proofErr w:type="spellEnd"/>
          </w:p>
        </w:tc>
        <w:tc>
          <w:tcPr>
            <w:tcW w:w="5443" w:type="dxa"/>
            <w:vAlign w:val="center"/>
          </w:tcPr>
          <w:p w14:paraId="57EA0B0E" w14:textId="5681C85E" w:rsidR="00425246" w:rsidRPr="00F97B2C" w:rsidRDefault="00425246" w:rsidP="00112D47">
            <w:pPr>
              <w:pStyle w:val="TekstTabeli"/>
              <w:rPr>
                <w:sz w:val="16"/>
                <w:szCs w:val="18"/>
                <w:lang w:val="pl-PL"/>
              </w:rPr>
            </w:pPr>
            <w:r w:rsidRPr="00F97B2C">
              <w:rPr>
                <w:sz w:val="16"/>
                <w:szCs w:val="18"/>
                <w:lang w:val="pl-PL"/>
              </w:rPr>
              <w:t>Wskaźnik niezwykle łatwy do monitorowania, wykazujący istotną korelację do poziom</w:t>
            </w:r>
            <w:r w:rsidR="008D50AD">
              <w:rPr>
                <w:sz w:val="16"/>
                <w:szCs w:val="18"/>
                <w:lang w:val="pl-PL"/>
              </w:rPr>
              <w:t>u</w:t>
            </w:r>
            <w:r w:rsidRPr="00F97B2C">
              <w:rPr>
                <w:sz w:val="16"/>
                <w:szCs w:val="18"/>
                <w:lang w:val="pl-PL"/>
              </w:rPr>
              <w:t xml:space="preserve"> zatrudnienia absolwentów uczelni technicznych po 3 latach od zakończenia studiów</w:t>
            </w:r>
          </w:p>
        </w:tc>
      </w:tr>
      <w:tr w:rsidR="00425246" w:rsidRPr="00F97B2C" w14:paraId="26DF2174" w14:textId="77777777" w:rsidTr="00112D47">
        <w:trPr>
          <w:cantSplit/>
        </w:trPr>
        <w:tc>
          <w:tcPr>
            <w:tcW w:w="510" w:type="dxa"/>
            <w:vAlign w:val="center"/>
          </w:tcPr>
          <w:p w14:paraId="319932A9" w14:textId="77777777" w:rsidR="00425246" w:rsidRPr="00F97B2C" w:rsidRDefault="00425246" w:rsidP="00112D47">
            <w:pPr>
              <w:pStyle w:val="TekstTabeli"/>
              <w:rPr>
                <w:sz w:val="16"/>
                <w:szCs w:val="18"/>
              </w:rPr>
            </w:pPr>
            <w:r w:rsidRPr="00F97B2C">
              <w:rPr>
                <w:sz w:val="16"/>
                <w:szCs w:val="18"/>
              </w:rPr>
              <w:t>6.</w:t>
            </w:r>
          </w:p>
        </w:tc>
        <w:tc>
          <w:tcPr>
            <w:tcW w:w="3118" w:type="dxa"/>
            <w:vAlign w:val="center"/>
          </w:tcPr>
          <w:p w14:paraId="5D395848" w14:textId="77777777" w:rsidR="00425246" w:rsidRPr="00F97B2C" w:rsidRDefault="00425246" w:rsidP="00112D47">
            <w:pPr>
              <w:pStyle w:val="TekstTabeli"/>
              <w:rPr>
                <w:sz w:val="16"/>
                <w:szCs w:val="18"/>
              </w:rPr>
            </w:pPr>
            <w:r w:rsidRPr="00F97B2C">
              <w:rPr>
                <w:sz w:val="16"/>
                <w:szCs w:val="18"/>
                <w:lang w:val="pl-PL"/>
              </w:rPr>
              <w:t>Uznanie międzynarodowe (Perspektywy)</w:t>
            </w:r>
          </w:p>
        </w:tc>
        <w:tc>
          <w:tcPr>
            <w:tcW w:w="5443" w:type="dxa"/>
            <w:vAlign w:val="center"/>
          </w:tcPr>
          <w:p w14:paraId="7BFCA8A8" w14:textId="77777777" w:rsidR="00425246" w:rsidRPr="00F97B2C" w:rsidRDefault="00425246" w:rsidP="00112D47">
            <w:pPr>
              <w:pStyle w:val="TekstTabeli"/>
              <w:rPr>
                <w:sz w:val="16"/>
                <w:szCs w:val="18"/>
                <w:lang w:val="pl-PL"/>
              </w:rPr>
            </w:pPr>
            <w:r w:rsidRPr="00F97B2C">
              <w:rPr>
                <w:sz w:val="16"/>
                <w:szCs w:val="18"/>
                <w:lang w:val="pl-PL"/>
              </w:rPr>
              <w:t>Ocena pozycji uczelni w rankingach globalnych (silna korelacja z oceną ogólną w rankingu Perspektywy)</w:t>
            </w:r>
          </w:p>
        </w:tc>
      </w:tr>
      <w:tr w:rsidR="00425246" w:rsidRPr="00F97B2C" w14:paraId="3DE81F78" w14:textId="77777777" w:rsidTr="00112D47">
        <w:trPr>
          <w:cantSplit/>
        </w:trPr>
        <w:tc>
          <w:tcPr>
            <w:tcW w:w="510" w:type="dxa"/>
            <w:vAlign w:val="center"/>
          </w:tcPr>
          <w:p w14:paraId="591332AF" w14:textId="77777777" w:rsidR="00425246" w:rsidRPr="00F97B2C" w:rsidRDefault="00425246" w:rsidP="00112D47">
            <w:pPr>
              <w:pStyle w:val="TekstTabeli"/>
              <w:rPr>
                <w:sz w:val="16"/>
                <w:szCs w:val="18"/>
                <w:lang w:val="pl-PL"/>
              </w:rPr>
            </w:pPr>
            <w:r w:rsidRPr="00F97B2C">
              <w:rPr>
                <w:sz w:val="16"/>
                <w:szCs w:val="18"/>
              </w:rPr>
              <w:t>7.</w:t>
            </w:r>
          </w:p>
        </w:tc>
        <w:tc>
          <w:tcPr>
            <w:tcW w:w="3118" w:type="dxa"/>
            <w:vAlign w:val="center"/>
          </w:tcPr>
          <w:p w14:paraId="508C51B8" w14:textId="77777777" w:rsidR="00425246" w:rsidRPr="00F97B2C" w:rsidRDefault="00425246" w:rsidP="00112D47">
            <w:pPr>
              <w:pStyle w:val="TekstTabeli"/>
              <w:rPr>
                <w:sz w:val="16"/>
                <w:szCs w:val="18"/>
                <w:lang w:val="pl-PL"/>
              </w:rPr>
            </w:pPr>
            <w:r w:rsidRPr="00F97B2C">
              <w:rPr>
                <w:sz w:val="16"/>
                <w:szCs w:val="18"/>
                <w:lang w:val="pl-PL"/>
              </w:rPr>
              <w:t>WOP na podstawie rankingu Perspektywy</w:t>
            </w:r>
          </w:p>
        </w:tc>
        <w:tc>
          <w:tcPr>
            <w:tcW w:w="5443" w:type="dxa"/>
            <w:vAlign w:val="center"/>
          </w:tcPr>
          <w:p w14:paraId="3227DA22" w14:textId="0E668A26" w:rsidR="00425246" w:rsidRPr="00F97B2C" w:rsidRDefault="00425246" w:rsidP="00112D47">
            <w:pPr>
              <w:pStyle w:val="TekstTabeli"/>
              <w:rPr>
                <w:sz w:val="16"/>
                <w:szCs w:val="18"/>
                <w:lang w:val="pl-PL"/>
              </w:rPr>
            </w:pPr>
            <w:r w:rsidRPr="00F97B2C">
              <w:rPr>
                <w:sz w:val="16"/>
                <w:szCs w:val="18"/>
                <w:lang w:val="pl-PL"/>
              </w:rPr>
              <w:t>Wskaźnik Oceny Punktowej, niepublikowany wskaźnik oceny ważonej szczegółowych parametrów oceny w rankingu Perspektywy</w:t>
            </w:r>
          </w:p>
        </w:tc>
      </w:tr>
      <w:tr w:rsidR="00425246" w:rsidRPr="00F97B2C" w14:paraId="26749175" w14:textId="77777777" w:rsidTr="00112D47">
        <w:trPr>
          <w:cantSplit/>
        </w:trPr>
        <w:tc>
          <w:tcPr>
            <w:tcW w:w="510" w:type="dxa"/>
            <w:vAlign w:val="center"/>
          </w:tcPr>
          <w:p w14:paraId="0D0C25A0" w14:textId="77777777" w:rsidR="00425246" w:rsidRPr="00F97B2C" w:rsidRDefault="00425246" w:rsidP="00112D47">
            <w:pPr>
              <w:pStyle w:val="TekstTabeli"/>
              <w:rPr>
                <w:sz w:val="16"/>
                <w:szCs w:val="18"/>
              </w:rPr>
            </w:pPr>
            <w:r w:rsidRPr="00F97B2C">
              <w:rPr>
                <w:sz w:val="16"/>
                <w:szCs w:val="18"/>
              </w:rPr>
              <w:t>8.</w:t>
            </w:r>
          </w:p>
        </w:tc>
        <w:tc>
          <w:tcPr>
            <w:tcW w:w="3118" w:type="dxa"/>
            <w:vAlign w:val="center"/>
          </w:tcPr>
          <w:p w14:paraId="260C153D" w14:textId="4BF09F54" w:rsidR="00425246" w:rsidRPr="00F97B2C" w:rsidRDefault="00425246" w:rsidP="00112D47">
            <w:pPr>
              <w:pStyle w:val="TekstTabeli"/>
              <w:rPr>
                <w:sz w:val="16"/>
                <w:szCs w:val="18"/>
                <w:lang w:val="pl-PL"/>
              </w:rPr>
            </w:pPr>
            <w:r w:rsidRPr="00F97B2C">
              <w:rPr>
                <w:sz w:val="16"/>
                <w:szCs w:val="18"/>
                <w:lang w:val="pl-PL"/>
              </w:rPr>
              <w:t>Poziom zarobków absolwentów po 3 latach od zakończenia studiów</w:t>
            </w:r>
          </w:p>
        </w:tc>
        <w:tc>
          <w:tcPr>
            <w:tcW w:w="5443" w:type="dxa"/>
            <w:vAlign w:val="center"/>
          </w:tcPr>
          <w:p w14:paraId="38977BC9"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40BF51FA" w14:textId="77777777" w:rsidTr="00112D47">
        <w:trPr>
          <w:cantSplit/>
        </w:trPr>
        <w:tc>
          <w:tcPr>
            <w:tcW w:w="510" w:type="dxa"/>
            <w:vAlign w:val="center"/>
          </w:tcPr>
          <w:p w14:paraId="60FCFB43" w14:textId="77777777" w:rsidR="00425246" w:rsidRPr="00F97B2C" w:rsidRDefault="00425246" w:rsidP="00112D47">
            <w:pPr>
              <w:pStyle w:val="TekstTabeli"/>
              <w:rPr>
                <w:sz w:val="16"/>
                <w:szCs w:val="18"/>
              </w:rPr>
            </w:pPr>
            <w:r w:rsidRPr="00F97B2C">
              <w:rPr>
                <w:sz w:val="16"/>
                <w:szCs w:val="18"/>
              </w:rPr>
              <w:t>9.</w:t>
            </w:r>
          </w:p>
        </w:tc>
        <w:tc>
          <w:tcPr>
            <w:tcW w:w="3118" w:type="dxa"/>
            <w:vAlign w:val="center"/>
          </w:tcPr>
          <w:p w14:paraId="6440174C" w14:textId="691D49E8" w:rsidR="00425246" w:rsidRPr="00F97B2C" w:rsidRDefault="00425246" w:rsidP="00112D47">
            <w:pPr>
              <w:pStyle w:val="TekstTabeli"/>
              <w:rPr>
                <w:sz w:val="16"/>
                <w:szCs w:val="18"/>
                <w:lang w:val="pl-PL"/>
              </w:rPr>
            </w:pPr>
            <w:r w:rsidRPr="00F97B2C">
              <w:rPr>
                <w:sz w:val="16"/>
                <w:szCs w:val="18"/>
                <w:lang w:val="pl-PL"/>
              </w:rPr>
              <w:t>Stopa zatrudnienia absolwentów po 3 latach od zakończenia studiów</w:t>
            </w:r>
          </w:p>
        </w:tc>
        <w:tc>
          <w:tcPr>
            <w:tcW w:w="5443" w:type="dxa"/>
            <w:vAlign w:val="center"/>
          </w:tcPr>
          <w:p w14:paraId="09CAB646"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16059050" w14:textId="77777777" w:rsidTr="00112D47">
        <w:trPr>
          <w:cantSplit/>
        </w:trPr>
        <w:tc>
          <w:tcPr>
            <w:tcW w:w="510" w:type="dxa"/>
            <w:vAlign w:val="center"/>
          </w:tcPr>
          <w:p w14:paraId="06B8C6A8" w14:textId="77777777" w:rsidR="00425246" w:rsidRPr="00F97B2C" w:rsidRDefault="00425246" w:rsidP="00112D47">
            <w:pPr>
              <w:pStyle w:val="TekstTabeli"/>
              <w:keepNext/>
              <w:rPr>
                <w:sz w:val="16"/>
                <w:szCs w:val="18"/>
              </w:rPr>
            </w:pPr>
            <w:r w:rsidRPr="00F97B2C">
              <w:rPr>
                <w:sz w:val="16"/>
                <w:szCs w:val="18"/>
              </w:rPr>
              <w:t>10.</w:t>
            </w:r>
          </w:p>
        </w:tc>
        <w:tc>
          <w:tcPr>
            <w:tcW w:w="3118" w:type="dxa"/>
            <w:vAlign w:val="center"/>
          </w:tcPr>
          <w:p w14:paraId="79A9BE8B" w14:textId="77777777" w:rsidR="00425246" w:rsidRPr="00F97B2C" w:rsidRDefault="00425246" w:rsidP="00112D47">
            <w:pPr>
              <w:pStyle w:val="TekstTabeli"/>
              <w:keepNext/>
              <w:rPr>
                <w:sz w:val="16"/>
                <w:szCs w:val="18"/>
                <w:lang w:val="pl-PL"/>
              </w:rPr>
            </w:pPr>
            <w:r w:rsidRPr="00F97B2C">
              <w:rPr>
                <w:sz w:val="16"/>
                <w:szCs w:val="18"/>
                <w:lang w:val="pl-PL"/>
              </w:rPr>
              <w:t>Wskaźnik prestiżu rankingu Perspektywy</w:t>
            </w:r>
          </w:p>
        </w:tc>
        <w:tc>
          <w:tcPr>
            <w:tcW w:w="5443" w:type="dxa"/>
            <w:vAlign w:val="center"/>
          </w:tcPr>
          <w:p w14:paraId="7FFFDE71" w14:textId="77777777" w:rsidR="00425246" w:rsidRPr="00F97B2C" w:rsidRDefault="00425246" w:rsidP="00112D47">
            <w:pPr>
              <w:pStyle w:val="TekstTabeli"/>
              <w:keepNext/>
              <w:rPr>
                <w:sz w:val="16"/>
                <w:szCs w:val="18"/>
                <w:lang w:val="pl-PL"/>
              </w:rPr>
            </w:pPr>
            <w:r w:rsidRPr="00F97B2C">
              <w:rPr>
                <w:sz w:val="16"/>
                <w:szCs w:val="18"/>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1DEA5471" w14:textId="1CD21310" w:rsidR="00F12A13" w:rsidRPr="008A674C" w:rsidRDefault="005E46E1" w:rsidP="008A674C">
      <w:r>
        <w:t>Na uwagę zwraca miara liczby uprawnień habilitacyjnych. Z analiz wynika, że ten parametr wykazuje bardzo silną korelację z wartościami WOP</w:t>
      </w:r>
      <w:r w:rsidR="008D50AD">
        <w:t>,</w:t>
      </w:r>
      <w:r>
        <w:t xml:space="preserve"> będącymi odpowiednikiem oceny rankingowej (0,9607). Ta korelacja jest najsilniejszą spośród wszystkich przebadanych korelacji parametrów szczegółowych z oceną ogólną Rankingu. </w:t>
      </w:r>
      <w:r w:rsidR="00425246">
        <w:t>Przedstawione w Tabeli </w:t>
      </w:r>
      <w:r>
        <w:t>1</w:t>
      </w:r>
      <w:r w:rsidR="00066975">
        <w:t>0</w:t>
      </w:r>
      <w:r w:rsidR="00425246">
        <w:t xml:space="preserve"> rekomendowane wskaźniki stanowią podsumowanie analiz wyników przeprowadzonych badań z uwzględnieniem kontekstu publicznych uczelni technicznych. Warto jednak traktować te rekomendacje jako wstępną wskazówkę w</w:t>
      </w:r>
      <w:r w:rsidR="00066975">
        <w:t> </w:t>
      </w:r>
      <w:r w:rsidR="00425246">
        <w:t xml:space="preserve">zakresie miar pomocnych do stosowania przy doskonaleniu systemu zarządzania jakością uczelni przy pomocy proponowanego modelu SSDQM. </w:t>
      </w:r>
      <w:r w:rsidR="00B97E7A" w:rsidRPr="008C71AF">
        <w:t>Jak to zaprezentowano poprzez przykład przedstawionych miar i wskaźników odnoszących się do jakości</w:t>
      </w:r>
      <w:r w:rsidR="008D50AD">
        <w:t>,</w:t>
      </w:r>
      <w:r w:rsidR="00B97E7A" w:rsidRPr="008C71AF">
        <w:t xml:space="preserve">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rsidR="00B97E7A">
        <w:t> </w:t>
      </w:r>
      <w:r w:rsidR="00B97E7A" w:rsidRPr="008C71AF">
        <w:t>metod jakościowych. Pozwoli to na bardziej dogłębne rozpo</w:t>
      </w:r>
      <w:r w:rsidR="00B97E7A" w:rsidRPr="008C71AF">
        <w:lastRenderedPageBreak/>
        <w:t xml:space="preserve">znanie zjawisk zbadanych przy wykorzystaniu </w:t>
      </w:r>
      <w:r>
        <w:t xml:space="preserve">pomiaru </w:t>
      </w:r>
      <w:r w:rsidR="00B97E7A" w:rsidRPr="008C71AF">
        <w:t>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58" w:name="_Toc164801036"/>
      <w:bookmarkStart w:id="59" w:name="_Toc168903299"/>
      <w:bookmarkStart w:id="60" w:name="_Toc183277615"/>
      <w:bookmarkEnd w:id="13"/>
      <w:bookmarkEnd w:id="14"/>
      <w:r w:rsidRPr="00067CA7">
        <w:t>Podsumowanie</w:t>
      </w:r>
      <w:bookmarkEnd w:id="58"/>
      <w:bookmarkEnd w:id="59"/>
      <w:bookmarkEnd w:id="60"/>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57C00B2E"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w:t>
      </w:r>
      <w:r w:rsidR="00D760C5">
        <w:t>0</w:t>
      </w:r>
      <w:r>
        <w:t>.</w:t>
      </w:r>
    </w:p>
    <w:p w14:paraId="3FD84168" w14:textId="4F8E1E11" w:rsidR="008A61F3" w:rsidRDefault="008A61F3" w:rsidP="008A61F3">
      <w:pPr>
        <w:pStyle w:val="Tytutabeli"/>
      </w:pPr>
      <w:bookmarkStart w:id="61" w:name="_Ref164719946"/>
      <w:bookmarkStart w:id="62" w:name="_Ref164719939"/>
      <w:bookmarkStart w:id="63" w:name="_Toc182910027"/>
      <w:bookmarkStart w:id="64" w:name="_Toc183082907"/>
      <w:r>
        <w:t xml:space="preserve">Tabela </w:t>
      </w:r>
      <w:fldSimple w:instr=" SEQ Tabela \* ARABIC ">
        <w:r w:rsidR="00E64BAC">
          <w:rPr>
            <w:noProof/>
          </w:rPr>
          <w:t>10</w:t>
        </w:r>
      </w:fldSimple>
      <w:bookmarkEnd w:id="61"/>
      <w:r w:rsidR="00B84102">
        <w:t>.</w:t>
      </w:r>
      <w:r>
        <w:t xml:space="preserve"> Zestawienie wyników weryfikacji hipotez</w:t>
      </w:r>
      <w:bookmarkEnd w:id="62"/>
      <w:bookmarkEnd w:id="63"/>
      <w:bookmarkEnd w:id="64"/>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1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4231FF17"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1313EAA0"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lastRenderedPageBreak/>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4847F75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w:t>
      </w:r>
      <w:r w:rsidR="00D760C5">
        <w:t> </w:t>
      </w:r>
      <w:r w:rsidR="00D25407">
        <w:t>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w:t>
      </w:r>
    </w:p>
    <w:p w14:paraId="68DCF5FA" w14:textId="6253969E"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ej rozbieżności struktury grupy badawczej w</w:t>
      </w:r>
      <w:r w:rsidR="0046030D">
        <w:t> </w:t>
      </w:r>
      <w:r w:rsidR="00EF5258">
        <w:t>porównaniu do struktury badanej populacji</w:t>
      </w:r>
      <w:r w:rsidR="00C37BF8">
        <w:t>.</w:t>
      </w:r>
    </w:p>
    <w:p w14:paraId="0CDC456F" w14:textId="7E1CCAB9"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w:t>
      </w:r>
      <w:r w:rsidR="00EF5258">
        <w:lastRenderedPageBreak/>
        <w:t xml:space="preserve">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1E4B9C3A"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 xml:space="preserve">skutecznym rozwoju i osiąganiu celów organizacji. </w:t>
      </w:r>
      <w:r w:rsidR="00B31268">
        <w:t>Dążenie do tego</w:t>
      </w:r>
      <w:r>
        <w:t xml:space="preserve">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B31268">
        <w:t xml:space="preserve"> </w:t>
      </w:r>
      <w:r>
        <w:t xml:space="preserve">wartościami uczelni, nawet pomimo dużego poziomu niepewności co do przyszłych rezultatów. </w:t>
      </w:r>
      <w:r w:rsidR="00D760C5">
        <w:t>Bowiem przekonanie wewnątrz organizacji, że każda zmiana jest dobra</w:t>
      </w:r>
      <w:r w:rsidR="00B31268">
        <w:t>,</w:t>
      </w:r>
      <w:r w:rsidR="00D760C5">
        <w:t xml:space="preserve"> o ile staje się okazją do rozwoju i</w:t>
      </w:r>
      <w:r w:rsidR="00B31268">
        <w:t xml:space="preserve"> </w:t>
      </w:r>
      <w:r w:rsidR="00D760C5">
        <w:t>nauki</w:t>
      </w:r>
      <w:r w:rsidR="00B31268">
        <w:t>,</w:t>
      </w:r>
      <w:r w:rsidR="00D760C5">
        <w:t xml:space="preserve"> wraz z umiejętnościami szybkiego wdrażania usprawnień doprowadzi do osiągnięcia istotnej poprawy.</w:t>
      </w:r>
    </w:p>
    <w:p w14:paraId="7FFF5C8D" w14:textId="77777777" w:rsidR="00C46493" w:rsidRDefault="00C46493" w:rsidP="007F0490">
      <w:pPr>
        <w:sectPr w:rsidR="00C46493" w:rsidSect="00C84CD9">
          <w:footerReference w:type="default" r:id="rId20"/>
          <w:pgSz w:w="11906" w:h="16838"/>
          <w:pgMar w:top="1417" w:right="1417" w:bottom="1417" w:left="1417" w:header="708" w:footer="708" w:gutter="0"/>
          <w:cols w:space="708"/>
          <w:titlePg/>
          <w:docGrid w:linePitch="360"/>
        </w:sectPr>
      </w:pPr>
    </w:p>
    <w:p w14:paraId="0CE65B7E" w14:textId="401A7CDD" w:rsidR="00820D54" w:rsidRDefault="00820D54" w:rsidP="00276247">
      <w:pPr>
        <w:pStyle w:val="Heading1"/>
        <w:numPr>
          <w:ilvl w:val="0"/>
          <w:numId w:val="0"/>
        </w:numPr>
        <w:ind w:left="432"/>
        <w:rPr>
          <w:lang w:val="en-GB"/>
        </w:rPr>
      </w:pPr>
      <w:bookmarkStart w:id="65" w:name="_Toc164801037"/>
      <w:bookmarkStart w:id="66" w:name="_Toc168903300"/>
      <w:bookmarkStart w:id="67" w:name="_Toc183277616"/>
      <w:r w:rsidRPr="0065065D">
        <w:rPr>
          <w:lang w:val="en-GB"/>
        </w:rPr>
        <w:lastRenderedPageBreak/>
        <w:t>Spis literatury</w:t>
      </w:r>
      <w:bookmarkEnd w:id="65"/>
      <w:bookmarkEnd w:id="66"/>
      <w:bookmarkEnd w:id="67"/>
    </w:p>
    <w:p w14:paraId="549630AB" w14:textId="7F87A3C9" w:rsidR="005B6E34" w:rsidRPr="005B6E34" w:rsidRDefault="005B6E34" w:rsidP="00DD4375">
      <w:pPr>
        <w:pStyle w:val="ListParagraph"/>
        <w:numPr>
          <w:ilvl w:val="0"/>
          <w:numId w:val="48"/>
        </w:numPr>
        <w:ind w:left="0" w:firstLine="57"/>
        <w:jc w:val="left"/>
        <w:rPr>
          <w:lang w:val="en-GB"/>
        </w:rPr>
      </w:pPr>
      <w:r w:rsidRPr="005B6E34">
        <w:t>Al</w:t>
      </w:r>
      <w:r w:rsidRPr="005B6E34">
        <w:rPr>
          <w:rFonts w:ascii="Cambria Math" w:hAnsi="Cambria Math" w:cs="Cambria Math"/>
        </w:rPr>
        <w:t>‐</w:t>
      </w:r>
      <w:proofErr w:type="spellStart"/>
      <w:r w:rsidRPr="005B6E34">
        <w:t>Khafaji</w:t>
      </w:r>
      <w:proofErr w:type="spellEnd"/>
      <w:r w:rsidRPr="005B6E34">
        <w:t xml:space="preserve">, A. W., </w:t>
      </w:r>
      <w:proofErr w:type="spellStart"/>
      <w:r w:rsidRPr="005B6E34">
        <w:t>Oberhelman</w:t>
      </w:r>
      <w:proofErr w:type="spellEnd"/>
      <w:r w:rsidRPr="005B6E34">
        <w:t xml:space="preserve">, D. R., Baum, W., &amp; Koch, B. (2009). </w:t>
      </w:r>
      <w:r w:rsidRPr="005B6E34">
        <w:rPr>
          <w:lang w:val="en-GB"/>
        </w:rPr>
        <w:t xml:space="preserve">Communication in Stakeholder Management. W E. </w:t>
      </w:r>
      <w:proofErr w:type="spellStart"/>
      <w:r w:rsidRPr="005B6E34">
        <w:rPr>
          <w:lang w:val="en-GB"/>
        </w:rPr>
        <w:t>Chinyio</w:t>
      </w:r>
      <w:proofErr w:type="spellEnd"/>
      <w:r w:rsidRPr="005B6E34">
        <w:rPr>
          <w:lang w:val="en-GB"/>
        </w:rPr>
        <w:t xml:space="preserve"> &amp; P. </w:t>
      </w:r>
      <w:proofErr w:type="spellStart"/>
      <w:r w:rsidRPr="005B6E34">
        <w:rPr>
          <w:lang w:val="en-GB"/>
        </w:rPr>
        <w:t>Olomolaiye</w:t>
      </w:r>
      <w:proofErr w:type="spellEnd"/>
      <w:r w:rsidRPr="005B6E34">
        <w:rPr>
          <w:lang w:val="en-GB"/>
        </w:rPr>
        <w:t xml:space="preserve"> (Red.), Construction Stakeholder Management</w:t>
      </w:r>
    </w:p>
    <w:p w14:paraId="20D5F80D" w14:textId="1BB426D9" w:rsidR="005B6E34" w:rsidRPr="005B6E34" w:rsidRDefault="005B6E34" w:rsidP="00DD4375">
      <w:pPr>
        <w:pStyle w:val="ListParagraph"/>
        <w:numPr>
          <w:ilvl w:val="0"/>
          <w:numId w:val="48"/>
        </w:numPr>
        <w:ind w:left="0" w:firstLine="57"/>
        <w:jc w:val="left"/>
        <w:rPr>
          <w:lang w:val="en-GB"/>
        </w:rPr>
      </w:pPr>
      <w:r w:rsidRPr="005B6E34">
        <w:rPr>
          <w:lang w:val="en-GB"/>
        </w:rPr>
        <w:t xml:space="preserve">Anderson, J. C., </w:t>
      </w:r>
      <w:proofErr w:type="spellStart"/>
      <w:r w:rsidRPr="005B6E34">
        <w:rPr>
          <w:lang w:val="en-GB"/>
        </w:rPr>
        <w:t>Rungtusanatham</w:t>
      </w:r>
      <w:proofErr w:type="spellEnd"/>
      <w:r w:rsidRPr="005B6E34">
        <w:rPr>
          <w:lang w:val="en-GB"/>
        </w:rPr>
        <w:t xml:space="preserve">, M., &amp; Schroeder, R. G. (1994). </w:t>
      </w:r>
      <w:r w:rsidR="00B31268" w:rsidRPr="005B6E34">
        <w:rPr>
          <w:lang w:val="en-GB"/>
        </w:rPr>
        <w:t>A Theory Of Quality Management Underlying The Deming Management Method</w:t>
      </w:r>
      <w:r w:rsidRPr="005B6E34">
        <w:rPr>
          <w:lang w:val="en-GB"/>
        </w:rPr>
        <w:t>. Academy of Management Review, 19(3)</w:t>
      </w:r>
    </w:p>
    <w:p w14:paraId="4B99BBBA"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Cybermetrics</w:t>
      </w:r>
      <w:proofErr w:type="spellEnd"/>
      <w:r w:rsidRPr="005B6E34">
        <w:rPr>
          <w:lang w:val="en-GB"/>
        </w:rPr>
        <w:t xml:space="preserve"> Lab. (2023). Ranking Web of Universities 2023. Webometrics 2023 Jan Ranking. https://www.webometrics.info/en/world</w:t>
      </w:r>
    </w:p>
    <w:p w14:paraId="63C3A077" w14:textId="77777777" w:rsidR="005B6E34" w:rsidRPr="005B6E34" w:rsidRDefault="005B6E34" w:rsidP="00DD4375">
      <w:pPr>
        <w:pStyle w:val="ListParagraph"/>
        <w:numPr>
          <w:ilvl w:val="0"/>
          <w:numId w:val="48"/>
        </w:numPr>
        <w:ind w:left="0" w:firstLine="57"/>
        <w:jc w:val="left"/>
        <w:rPr>
          <w:lang w:val="en-GB"/>
        </w:rPr>
      </w:pPr>
      <w:r w:rsidRPr="005B6E34">
        <w:rPr>
          <w:lang w:val="en-GB"/>
        </w:rPr>
        <w:t>Dahlgaard, J. J., &amp; Dahlgaard</w:t>
      </w:r>
      <w:r w:rsidRPr="005B6E34">
        <w:rPr>
          <w:rFonts w:ascii="Cambria Math" w:hAnsi="Cambria Math" w:cs="Cambria Math"/>
          <w:lang w:val="en-GB"/>
        </w:rPr>
        <w:t>‐</w:t>
      </w:r>
      <w:r w:rsidRPr="005B6E34">
        <w:rPr>
          <w:lang w:val="en-GB"/>
        </w:rPr>
        <w:t>Park, S. M. (2006). Lean production, six sigma quality, TQM and company culture. The TQM Magazine, 18(3), 263</w:t>
      </w:r>
      <w:r w:rsidRPr="005B6E34">
        <w:rPr>
          <w:rFonts w:cs="Arial"/>
          <w:lang w:val="en-GB"/>
        </w:rPr>
        <w:t>–</w:t>
      </w:r>
      <w:r w:rsidRPr="005B6E34">
        <w:rPr>
          <w:lang w:val="en-GB"/>
        </w:rPr>
        <w:t>281. https://doi.org/10.1108/09544780610659998</w:t>
      </w:r>
    </w:p>
    <w:p w14:paraId="62EFE386" w14:textId="77777777" w:rsidR="005B6E34" w:rsidRPr="005B6E34" w:rsidRDefault="005B6E34" w:rsidP="00DD4375">
      <w:pPr>
        <w:pStyle w:val="ListParagraph"/>
        <w:numPr>
          <w:ilvl w:val="0"/>
          <w:numId w:val="48"/>
        </w:numPr>
        <w:ind w:left="0" w:firstLine="57"/>
        <w:jc w:val="left"/>
        <w:rPr>
          <w:lang w:val="en-GB"/>
        </w:rPr>
      </w:pPr>
      <w:r w:rsidRPr="005B6E34">
        <w:rPr>
          <w:lang w:val="en-GB"/>
        </w:rPr>
        <w:t xml:space="preserve">de Boer, H., Enders, J., &amp; </w:t>
      </w:r>
      <w:proofErr w:type="spellStart"/>
      <w:r w:rsidRPr="005B6E34">
        <w:rPr>
          <w:lang w:val="en-GB"/>
        </w:rPr>
        <w:t>Schimank</w:t>
      </w:r>
      <w:proofErr w:type="spellEnd"/>
      <w:r w:rsidRPr="005B6E34">
        <w:rPr>
          <w:lang w:val="en-GB"/>
        </w:rPr>
        <w:t>, U. S. (2007). On the Way towards New Public Management? The Governance of University Systems in England, the Netherlands, Austria, and Germany. W D. Jansen (Red.), New Forms of Governance in Research Organizations (ss. 3–22). Springer Netherlands. https://doi.org/10.1007/978-1-4020-5831-8</w:t>
      </w:r>
    </w:p>
    <w:p w14:paraId="27F873E8" w14:textId="11374F32" w:rsidR="005B6E34" w:rsidRPr="005B6E34" w:rsidRDefault="005B6E34" w:rsidP="00DD4375">
      <w:pPr>
        <w:pStyle w:val="ListParagraph"/>
        <w:numPr>
          <w:ilvl w:val="0"/>
          <w:numId w:val="48"/>
        </w:numPr>
        <w:ind w:left="0" w:firstLine="57"/>
        <w:jc w:val="left"/>
      </w:pPr>
      <w:r w:rsidRPr="005B6E34">
        <w:rPr>
          <w:lang w:val="en-GB"/>
        </w:rPr>
        <w:t xml:space="preserve">Donaldson, T., &amp; Preston, L. E. (1995). The Stakeholder Theory of the Corporation: Concepts, Evidence, and Implications. </w:t>
      </w:r>
      <w:proofErr w:type="spellStart"/>
      <w:r w:rsidRPr="005B6E34">
        <w:t>Academy</w:t>
      </w:r>
      <w:proofErr w:type="spellEnd"/>
      <w:r w:rsidRPr="005B6E34">
        <w:t xml:space="preserve"> of Management </w:t>
      </w:r>
      <w:proofErr w:type="spellStart"/>
      <w:r w:rsidRPr="005B6E34">
        <w:t>Review</w:t>
      </w:r>
      <w:proofErr w:type="spellEnd"/>
      <w:r w:rsidRPr="005B6E34">
        <w:t>, 20(1), 65–91</w:t>
      </w:r>
    </w:p>
    <w:p w14:paraId="01835829" w14:textId="77777777" w:rsidR="005B6E34" w:rsidRPr="005B6E34" w:rsidRDefault="005B6E34" w:rsidP="00DD4375">
      <w:pPr>
        <w:pStyle w:val="ListParagraph"/>
        <w:numPr>
          <w:ilvl w:val="0"/>
          <w:numId w:val="48"/>
        </w:numPr>
        <w:ind w:left="0" w:firstLine="57"/>
        <w:jc w:val="left"/>
      </w:pPr>
      <w:r w:rsidRPr="005B6E34">
        <w:t xml:space="preserve">ELA 2020. (2021). Ekonomiczne Losy Absolwentów - zbiór danych źródłowych dla Uczelni obejmujący dane absolwentów studiów I, II stopnia i jednolitych studiów </w:t>
      </w:r>
      <w:proofErr w:type="spellStart"/>
      <w:r w:rsidRPr="005B6E34">
        <w:t>magiserskich</w:t>
      </w:r>
      <w:proofErr w:type="spellEnd"/>
      <w:r w:rsidRPr="005B6E34">
        <w:t xml:space="preserve"> do 2020 roku. https://ela.nauka.gov.pl/pl/experts/source-data</w:t>
      </w:r>
    </w:p>
    <w:p w14:paraId="26D9DE4F" w14:textId="4C03E0FF" w:rsidR="005B6E34" w:rsidRPr="005B6E34" w:rsidRDefault="005B6E34" w:rsidP="00DD4375">
      <w:pPr>
        <w:pStyle w:val="ListParagraph"/>
        <w:numPr>
          <w:ilvl w:val="0"/>
          <w:numId w:val="48"/>
        </w:numPr>
        <w:ind w:left="0" w:firstLine="57"/>
        <w:jc w:val="left"/>
        <w:rPr>
          <w:lang w:val="en-GB"/>
        </w:rPr>
      </w:pPr>
      <w:r w:rsidRPr="005B6E34">
        <w:rPr>
          <w:lang w:val="en-GB"/>
        </w:rPr>
        <w:t>Freeman, R. E., &amp; Reed, D. L. (1983). Stockholders and Stakeholders: A New Perspective on Corporate Governance. California Management Review, 25(3), 88–106</w:t>
      </w:r>
    </w:p>
    <w:p w14:paraId="0F324622" w14:textId="77777777" w:rsidR="005B6E34" w:rsidRPr="005B6E34" w:rsidRDefault="005B6E34" w:rsidP="00DD4375">
      <w:pPr>
        <w:pStyle w:val="ListParagraph"/>
        <w:numPr>
          <w:ilvl w:val="0"/>
          <w:numId w:val="48"/>
        </w:numPr>
        <w:ind w:left="0" w:firstLine="57"/>
        <w:jc w:val="left"/>
        <w:rPr>
          <w:lang w:val="en-GB"/>
        </w:rPr>
      </w:pPr>
      <w:r w:rsidRPr="005B6E34">
        <w:rPr>
          <w:lang w:val="en-GB"/>
        </w:rPr>
        <w:t>Geitz, G., &amp; de Geus, J. (2019). Design-based education, sustainable teaching, and learning. Cogent Education, 6(1), 1647919. https://doi.org/10.1080/2331186X.2019.1647919</w:t>
      </w:r>
    </w:p>
    <w:p w14:paraId="16B945A2" w14:textId="77777777" w:rsidR="005B6E34" w:rsidRPr="005B6E34" w:rsidRDefault="005B6E34" w:rsidP="00DD4375">
      <w:pPr>
        <w:pStyle w:val="ListParagraph"/>
        <w:numPr>
          <w:ilvl w:val="0"/>
          <w:numId w:val="48"/>
        </w:numPr>
        <w:ind w:left="0" w:firstLine="57"/>
        <w:jc w:val="left"/>
        <w:rPr>
          <w:lang w:val="en-GB"/>
        </w:rPr>
      </w:pPr>
      <w:r w:rsidRPr="005B6E34">
        <w:rPr>
          <w:lang w:val="en-GB"/>
        </w:rPr>
        <w:t>Geryk, M. (2018). Universities of the Future: Universities in Transition Under the Influence of Stakeholders’ Changing Requirements (ss. 116–124). https://doi.org/10.1007/978-3-319-60372-8_12</w:t>
      </w:r>
    </w:p>
    <w:p w14:paraId="5CB10751" w14:textId="77777777"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xml:space="preserve">, P. (2020). Perspektywa jakości w szkolnictwie wyższym. O modelu </w:t>
      </w:r>
      <w:proofErr w:type="spellStart"/>
      <w:r w:rsidRPr="005B6E34">
        <w:t>QualHE</w:t>
      </w:r>
      <w:proofErr w:type="spellEnd"/>
      <w:r w:rsidRPr="005B6E34">
        <w:t>. PWE.</w:t>
      </w:r>
    </w:p>
    <w:p w14:paraId="0E729E1C" w14:textId="72FE426A"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P., &amp; Lewandowski, K. (2012). Pojęcie jakości kształcenia i uwarunkowania jej kwantyfikacji w uczelniach wyższych. Zarządzanie i Finanse, R. 10(nr 3, cz. 1), 394–403</w:t>
      </w:r>
    </w:p>
    <w:p w14:paraId="5E2854B6"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Hoonakker</w:t>
      </w:r>
      <w:proofErr w:type="spellEnd"/>
      <w:r w:rsidRPr="005B6E34">
        <w:rPr>
          <w:lang w:val="en-GB"/>
        </w:rPr>
        <w:t xml:space="preserve">, P., &amp; </w:t>
      </w:r>
      <w:proofErr w:type="spellStart"/>
      <w:r w:rsidRPr="005B6E34">
        <w:rPr>
          <w:lang w:val="en-GB"/>
        </w:rPr>
        <w:t>Carayon</w:t>
      </w:r>
      <w:proofErr w:type="spellEnd"/>
      <w:r w:rsidRPr="005B6E34">
        <w:rPr>
          <w:lang w:val="en-GB"/>
        </w:rPr>
        <w:t>, P. (2009). Questionnaire Survey Nonresponse: A Comparison of Postal Mail and Internet Surveys. International Journal of Human-Computer Interaction, 25(5), 348–373. https://doi.org/10.1080/10447310902864951</w:t>
      </w:r>
    </w:p>
    <w:p w14:paraId="4C46C154" w14:textId="77777777" w:rsidR="005B6E34" w:rsidRPr="005B6E34" w:rsidRDefault="005B6E34" w:rsidP="00DD4375">
      <w:pPr>
        <w:pStyle w:val="ListParagraph"/>
        <w:numPr>
          <w:ilvl w:val="0"/>
          <w:numId w:val="48"/>
        </w:numPr>
        <w:ind w:left="0" w:firstLine="57"/>
        <w:jc w:val="left"/>
        <w:rPr>
          <w:lang w:val="en-GB"/>
        </w:rPr>
      </w:pPr>
      <w:r w:rsidRPr="005B6E34">
        <w:rPr>
          <w:lang w:val="en-GB"/>
        </w:rPr>
        <w:t>Krosnick, J. A. (1999). SURVEY RESEARCH. Annual Review of Psychology, 50(1), 537–567. https://doi.org/10.1146/annurev.psych.50.1.537</w:t>
      </w:r>
    </w:p>
    <w:p w14:paraId="51738CFB" w14:textId="1138BCFC" w:rsidR="005B6E34" w:rsidRPr="005B6E34" w:rsidRDefault="005B6E34" w:rsidP="00DD4375">
      <w:pPr>
        <w:pStyle w:val="ListParagraph"/>
        <w:numPr>
          <w:ilvl w:val="0"/>
          <w:numId w:val="48"/>
        </w:numPr>
        <w:ind w:left="0" w:firstLine="57"/>
        <w:jc w:val="left"/>
      </w:pPr>
      <w:r w:rsidRPr="005B6E34">
        <w:t xml:space="preserve">Leja, K. (2011). </w:t>
      </w:r>
      <w:r w:rsidR="008C778F" w:rsidRPr="008C778F">
        <w:t>Koncepcje zarządzania współczesnym uniwersytetem. Politechnika Gdańska, 2 s. ISBN 978-83-7346-373-6</w:t>
      </w:r>
      <w:r w:rsidR="008C778F">
        <w:t>,</w:t>
      </w:r>
      <w:r w:rsidRPr="005B6E34">
        <w:t xml:space="preserve"> https://doi.org/10.13140/RG.2.1.3539.1529</w:t>
      </w:r>
    </w:p>
    <w:p w14:paraId="58F44E60" w14:textId="77777777" w:rsidR="005B6E34" w:rsidRPr="005B6E34" w:rsidRDefault="005B6E34" w:rsidP="00DD4375">
      <w:pPr>
        <w:pStyle w:val="ListParagraph"/>
        <w:numPr>
          <w:ilvl w:val="0"/>
          <w:numId w:val="48"/>
        </w:numPr>
        <w:ind w:left="0" w:firstLine="57"/>
        <w:jc w:val="left"/>
      </w:pPr>
      <w:r w:rsidRPr="005B6E34">
        <w:t>Leja, K., &amp; Pawlak, A. (2021). Uczelnia organizacją w odcieniu turkusu - szansa czy iluzja? e-mentor, 2 (89), 15–24.</w:t>
      </w:r>
    </w:p>
    <w:p w14:paraId="2F6FA6DF" w14:textId="77777777" w:rsidR="005B6E34" w:rsidRPr="005B6E34" w:rsidRDefault="005B6E34" w:rsidP="00DD4375">
      <w:pPr>
        <w:pStyle w:val="ListParagraph"/>
        <w:numPr>
          <w:ilvl w:val="0"/>
          <w:numId w:val="48"/>
        </w:numPr>
        <w:ind w:left="0" w:firstLine="57"/>
        <w:jc w:val="left"/>
      </w:pPr>
      <w:r w:rsidRPr="005B6E34">
        <w:rPr>
          <w:lang w:val="en-GB"/>
        </w:rPr>
        <w:t xml:space="preserve">Matzat, U., Snijders, C., &amp; van der Horst, W. (2009). Effects of different types of progress indicators on drop-out rates in web surveys. </w:t>
      </w:r>
      <w:proofErr w:type="spellStart"/>
      <w:r w:rsidRPr="005B6E34">
        <w:t>Social</w:t>
      </w:r>
      <w:proofErr w:type="spellEnd"/>
      <w:r w:rsidRPr="005B6E34">
        <w:t xml:space="preserve"> </w:t>
      </w:r>
      <w:proofErr w:type="spellStart"/>
      <w:r w:rsidRPr="005B6E34">
        <w:t>Psychology</w:t>
      </w:r>
      <w:proofErr w:type="spellEnd"/>
      <w:r w:rsidRPr="005B6E34">
        <w:t>, 40(1), 43.</w:t>
      </w:r>
    </w:p>
    <w:p w14:paraId="6961855D" w14:textId="77777777" w:rsidR="005B6E34" w:rsidRPr="005B6E34" w:rsidRDefault="005B6E34" w:rsidP="00DD4375">
      <w:pPr>
        <w:pStyle w:val="ListParagraph"/>
        <w:numPr>
          <w:ilvl w:val="0"/>
          <w:numId w:val="48"/>
        </w:numPr>
        <w:ind w:left="0" w:firstLine="57"/>
        <w:jc w:val="left"/>
      </w:pPr>
      <w:proofErr w:type="spellStart"/>
      <w:r w:rsidRPr="005B6E34">
        <w:t>MEiN</w:t>
      </w:r>
      <w:proofErr w:type="spellEnd"/>
      <w:r w:rsidRPr="005B6E34">
        <w:t>. (2023). Ekonomiczne Losy Absolwentów. https://www.gov.pl/web/edukacja-i-nauka/ekonomiczne-losy-absolwentow</w:t>
      </w:r>
    </w:p>
    <w:p w14:paraId="5D461E25" w14:textId="77777777" w:rsidR="005B6E34" w:rsidRPr="005B6E34" w:rsidRDefault="005B6E34" w:rsidP="00DD4375">
      <w:pPr>
        <w:pStyle w:val="ListParagraph"/>
        <w:numPr>
          <w:ilvl w:val="0"/>
          <w:numId w:val="48"/>
        </w:numPr>
        <w:ind w:left="0" w:firstLine="57"/>
        <w:jc w:val="left"/>
      </w:pPr>
      <w:r w:rsidRPr="005B6E34">
        <w:lastRenderedPageBreak/>
        <w:t>Perspektywy. (2022). Wyniki Rankingu Szkół Wyższych Perspektywy 2022. https://i.perspektywy.pl/pages/hak7xpl8xl/tables/akademicki2022.pdf</w:t>
      </w:r>
    </w:p>
    <w:p w14:paraId="65FF57B7" w14:textId="5B049963" w:rsidR="005B6E34" w:rsidRPr="005B6E34" w:rsidRDefault="005B6E34" w:rsidP="00DD4375">
      <w:pPr>
        <w:pStyle w:val="ListParagraph"/>
        <w:numPr>
          <w:ilvl w:val="0"/>
          <w:numId w:val="48"/>
        </w:numPr>
        <w:ind w:left="0" w:firstLine="57"/>
        <w:jc w:val="left"/>
        <w:rPr>
          <w:lang w:val="en-GB"/>
        </w:rPr>
      </w:pPr>
      <w:r w:rsidRPr="005B6E34">
        <w:rPr>
          <w:lang w:val="en-GB"/>
        </w:rPr>
        <w:t>Puente, C., Fabra, M. E., Mason, C., Puente-Rueda, C., Sáenz-Nuño, M. A., &amp; Viñuales, R. (2021). Role of the Universities as Drivers of Social Innovation. Sustainability, 13(24), 13727</w:t>
      </w:r>
    </w:p>
    <w:p w14:paraId="0FD5055D" w14:textId="77777777" w:rsidR="005B6E34" w:rsidRPr="005B6E34" w:rsidRDefault="005B6E34" w:rsidP="00DD4375">
      <w:pPr>
        <w:pStyle w:val="ListParagraph"/>
        <w:numPr>
          <w:ilvl w:val="0"/>
          <w:numId w:val="48"/>
        </w:numPr>
        <w:ind w:left="0" w:firstLine="57"/>
        <w:jc w:val="left"/>
      </w:pPr>
      <w:r w:rsidRPr="005B6E34">
        <w:t>Rocki, M. (2018). Jakość kształcenia a ekonomiczne losy absolwentów: Analiza przypadków. Nauka i Szkolnictwo Wyższe, 1(51), 219–239. https://doi.org/10.14746/nisw.2018.1.11</w:t>
      </w:r>
    </w:p>
    <w:p w14:paraId="7A3B7A40" w14:textId="77777777" w:rsidR="005B6E34" w:rsidRPr="005B6E34" w:rsidRDefault="005B6E34" w:rsidP="00DD4375">
      <w:pPr>
        <w:pStyle w:val="ListParagraph"/>
        <w:numPr>
          <w:ilvl w:val="0"/>
          <w:numId w:val="48"/>
        </w:numPr>
        <w:ind w:left="0" w:firstLine="57"/>
        <w:jc w:val="left"/>
      </w:pPr>
      <w:r w:rsidRPr="00C84CD9">
        <w:rPr>
          <w:lang w:val="en-GB"/>
        </w:rPr>
        <w:t xml:space="preserve">Rocki, M. (2021). </w:t>
      </w:r>
      <w:r w:rsidRPr="005B6E34">
        <w:rPr>
          <w:lang w:val="en-GB"/>
        </w:rPr>
        <w:t xml:space="preserve">The Wage Premium on Higher Education: Evidence from the Polish Graduate Tracking System. </w:t>
      </w:r>
      <w:r w:rsidRPr="005B6E34">
        <w:t>Gospodarka Narodowa, 307(3), 47–61. https://doi.org/10.33119/GN/140647</w:t>
      </w:r>
    </w:p>
    <w:p w14:paraId="56CDF5AA" w14:textId="49613D8E" w:rsidR="005B6E34" w:rsidRPr="005B6E34" w:rsidRDefault="005B6E34" w:rsidP="00DD4375">
      <w:pPr>
        <w:pStyle w:val="ListParagraph"/>
        <w:numPr>
          <w:ilvl w:val="0"/>
          <w:numId w:val="48"/>
        </w:numPr>
        <w:ind w:left="0" w:firstLine="57"/>
        <w:jc w:val="left"/>
        <w:rPr>
          <w:lang w:val="en-GB"/>
        </w:rPr>
      </w:pPr>
      <w:r w:rsidRPr="00C84CD9">
        <w:rPr>
          <w:lang w:val="en-GB"/>
        </w:rPr>
        <w:t xml:space="preserve">Small, L., Shacklock, K., &amp; Marchant, T. (2018). </w:t>
      </w:r>
      <w:r w:rsidRPr="005B6E34">
        <w:rPr>
          <w:lang w:val="en-GB"/>
        </w:rPr>
        <w:t>Employability: a contemporary review for higher education stakeholders. Journal of Vocational Education &amp; Training, 70(1), 148–166</w:t>
      </w:r>
    </w:p>
    <w:p w14:paraId="365663E2" w14:textId="7D10F895" w:rsidR="005B6E34" w:rsidRPr="005B6E34" w:rsidRDefault="005B6E34" w:rsidP="00DD4375">
      <w:pPr>
        <w:pStyle w:val="ListParagraph"/>
        <w:numPr>
          <w:ilvl w:val="0"/>
          <w:numId w:val="48"/>
        </w:numPr>
        <w:ind w:left="0" w:firstLine="57"/>
        <w:jc w:val="left"/>
        <w:rPr>
          <w:lang w:val="en-GB"/>
        </w:rPr>
      </w:pPr>
      <w:r w:rsidRPr="005B6E34">
        <w:rPr>
          <w:lang w:val="en-GB"/>
        </w:rPr>
        <w:t>Tayar, M., &amp; Jack, R. (2013). Prestige-oriented market entry strategy: the case of Australian universities. Journal of Higher Education Policy and Management, 35(2), 153–166</w:t>
      </w:r>
    </w:p>
    <w:p w14:paraId="2B42A8DF" w14:textId="052ED873" w:rsidR="005B6E34" w:rsidRPr="005B6E34" w:rsidRDefault="005B6E34" w:rsidP="00DD4375">
      <w:pPr>
        <w:pStyle w:val="ListParagraph"/>
        <w:numPr>
          <w:ilvl w:val="0"/>
          <w:numId w:val="48"/>
        </w:numPr>
        <w:ind w:left="0" w:firstLine="57"/>
        <w:jc w:val="left"/>
        <w:rPr>
          <w:lang w:val="en-GB"/>
        </w:rPr>
      </w:pPr>
      <w:r w:rsidRPr="005B6E34">
        <w:rPr>
          <w:lang w:val="en-GB"/>
        </w:rPr>
        <w:t>van Doorn, J., Leeflang, P. S. H., &amp; Tijs, M. (2013). Satisfaction as a predictor of future performance: A replication. International Journal of Research in Marketing, 30(3), 314–318</w:t>
      </w:r>
    </w:p>
    <w:p w14:paraId="37554FB3"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Vehovar</w:t>
      </w:r>
      <w:proofErr w:type="spellEnd"/>
      <w:r w:rsidRPr="005B6E34">
        <w:rPr>
          <w:lang w:val="en-GB"/>
        </w:rPr>
        <w:t xml:space="preserve">, V., </w:t>
      </w:r>
      <w:proofErr w:type="spellStart"/>
      <w:r w:rsidRPr="005B6E34">
        <w:rPr>
          <w:lang w:val="en-GB"/>
        </w:rPr>
        <w:t>Batagelj</w:t>
      </w:r>
      <w:proofErr w:type="spellEnd"/>
      <w:r w:rsidRPr="005B6E34">
        <w:rPr>
          <w:lang w:val="en-GB"/>
        </w:rPr>
        <w:t>, Z., Manfreda, K. L., &amp; Zaletel, M. (2002). Nonresponse in web surveys. Survey nonresponse, 229–242.</w:t>
      </w:r>
    </w:p>
    <w:p w14:paraId="5EDF53F4" w14:textId="6A3C5ADF" w:rsidR="005B6E34" w:rsidRPr="005B6E34" w:rsidRDefault="005B6E34" w:rsidP="00DD4375">
      <w:pPr>
        <w:pStyle w:val="ListParagraph"/>
        <w:numPr>
          <w:ilvl w:val="0"/>
          <w:numId w:val="48"/>
        </w:numPr>
        <w:ind w:left="0" w:firstLine="57"/>
        <w:jc w:val="left"/>
        <w:rPr>
          <w:lang w:val="en-GB"/>
        </w:rPr>
      </w:pPr>
      <w:r w:rsidRPr="005B6E34">
        <w:rPr>
          <w:lang w:val="en-GB"/>
        </w:rPr>
        <w:t xml:space="preserve">Villar, A., </w:t>
      </w:r>
      <w:proofErr w:type="spellStart"/>
      <w:r w:rsidRPr="005B6E34">
        <w:rPr>
          <w:lang w:val="en-GB"/>
        </w:rPr>
        <w:t>Callegaro</w:t>
      </w:r>
      <w:proofErr w:type="spellEnd"/>
      <w:r w:rsidRPr="005B6E34">
        <w:rPr>
          <w:lang w:val="en-GB"/>
        </w:rPr>
        <w:t>, M., &amp; Yang, Y. (2013). Where Am I? A Meta-Analysis of Experiments on the Effects of Progress Indicators for Web Surveys. Social Science Computer Review, 31(6), 744–762</w:t>
      </w:r>
    </w:p>
    <w:sectPr w:rsidR="005B6E34" w:rsidRPr="005B6E34" w:rsidSect="00C84CD9">
      <w:footerReference w:type="default" r:id="rId21"/>
      <w:pgSz w:w="11906" w:h="16838"/>
      <w:pgMar w:top="1417" w:right="1417" w:bottom="1417" w:left="1417" w:header="708" w:footer="70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49FED6" w14:textId="77777777" w:rsidR="002F5EE7" w:rsidRDefault="002F5EE7" w:rsidP="00807180">
      <w:pPr>
        <w:spacing w:line="240" w:lineRule="auto"/>
      </w:pPr>
      <w:r>
        <w:separator/>
      </w:r>
    </w:p>
  </w:endnote>
  <w:endnote w:type="continuationSeparator" w:id="0">
    <w:p w14:paraId="3284AC56" w14:textId="77777777" w:rsidR="002F5EE7" w:rsidRDefault="002F5EE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9485045"/>
      <w:docPartObj>
        <w:docPartGallery w:val="Page Numbers (Bottom of Page)"/>
        <w:docPartUnique/>
      </w:docPartObj>
    </w:sdtPr>
    <w:sdtContent>
      <w:p w14:paraId="4FF6F752" w14:textId="6FA68993" w:rsidR="006F7A93" w:rsidRDefault="00C84CD9" w:rsidP="00C84CD9">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14E8A" w14:textId="4C0D7163" w:rsidR="00C46493" w:rsidRDefault="00C46493" w:rsidP="00C84CD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21CF77" w14:textId="77777777" w:rsidR="002F5EE7" w:rsidRDefault="002F5EE7" w:rsidP="00807180">
      <w:pPr>
        <w:spacing w:line="240" w:lineRule="auto"/>
      </w:pPr>
      <w:r>
        <w:separator/>
      </w:r>
    </w:p>
  </w:footnote>
  <w:footnote w:type="continuationSeparator" w:id="0">
    <w:p w14:paraId="5B45ECF4" w14:textId="77777777" w:rsidR="002F5EE7" w:rsidRDefault="002F5EE7"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0AACC029" w14:textId="681EDD28" w:rsidR="000D37FC" w:rsidRPr="000D37FC" w:rsidRDefault="000D37FC">
      <w:pPr>
        <w:pStyle w:val="FootnoteText"/>
        <w:rPr>
          <w:lang w:val="en-GB"/>
        </w:rPr>
      </w:pPr>
      <w:r>
        <w:rPr>
          <w:rStyle w:val="FootnoteReference"/>
        </w:rPr>
        <w:footnoteRef/>
      </w:r>
      <w:r w:rsidRPr="000D37FC">
        <w:rPr>
          <w:lang w:val="en-GB"/>
        </w:rPr>
        <w:t xml:space="preserve"> SSI</w:t>
      </w:r>
      <w:r>
        <w:rPr>
          <w:lang w:val="en-GB"/>
        </w:rPr>
        <w:t xml:space="preserve"> (</w:t>
      </w:r>
      <w:r w:rsidRPr="000D37FC">
        <w:rPr>
          <w:i/>
          <w:iCs/>
          <w:lang w:val="en-GB"/>
        </w:rPr>
        <w:t>Stakeholder Satisfaction Index</w:t>
      </w:r>
      <w:r w:rsidRPr="000D37FC">
        <w:rPr>
          <w:lang w:val="en-GB"/>
        </w:rPr>
        <w:t>)</w:t>
      </w:r>
      <w:r>
        <w:rPr>
          <w:lang w:val="en-GB"/>
        </w:rPr>
        <w:t xml:space="preserve"> – </w:t>
      </w:r>
      <w:r w:rsidRPr="000D37FC">
        <w:rPr>
          <w:lang w:val="en-GB"/>
        </w:rPr>
        <w:t>Indeks Satysfakcji Interesariuszy</w:t>
      </w:r>
    </w:p>
  </w:footnote>
  <w:footnote w:id="3">
    <w:p w14:paraId="2638E4E9" w14:textId="3169EBB5" w:rsidR="00AF2B8F" w:rsidRDefault="00AF2B8F" w:rsidP="00AF2B8F">
      <w:pPr>
        <w:pStyle w:val="FootnoteText"/>
      </w:pPr>
      <w:r>
        <w:rPr>
          <w:rStyle w:val="FootnoteReference"/>
        </w:rPr>
        <w:footnoteRef/>
      </w:r>
      <w:r>
        <w:t xml:space="preserve"> EOMS (</w:t>
      </w:r>
      <w:r w:rsidRPr="006259CA">
        <w:rPr>
          <w:i/>
          <w:iCs/>
        </w:rPr>
        <w:t>Educational Organization Management System</w:t>
      </w:r>
      <w:r w:rsidRPr="006259CA">
        <w:t xml:space="preserve">) </w:t>
      </w:r>
      <w:r>
        <w:t>– Systemu Zarządzania Organizacją Edukacyjną</w:t>
      </w:r>
      <w:r w:rsidR="00B150ED">
        <w:t xml:space="preserve"> (SZOE)</w:t>
      </w:r>
    </w:p>
  </w:footnote>
  <w:footnote w:id="4">
    <w:p w14:paraId="71F5EDC6" w14:textId="77777777" w:rsidR="00E56D0B" w:rsidRDefault="00E56D0B" w:rsidP="00E56D0B">
      <w:pPr>
        <w:pStyle w:val="FootnoteText"/>
      </w:pPr>
      <w:r>
        <w:rPr>
          <w:rStyle w:val="FootnoteReference"/>
        </w:rPr>
        <w:footnoteRef/>
      </w:r>
      <w:r>
        <w:t xml:space="preserve"> </w:t>
      </w:r>
      <w:r w:rsidRPr="001136A3">
        <w:t xml:space="preserve">Kodowanie: Tech/NTech – z uczelni technicznej/nietechnicznej; </w:t>
      </w:r>
      <w:r w:rsidRPr="00056634">
        <w:rPr>
          <w:u w:val="single"/>
        </w:rPr>
        <w:t>S</w:t>
      </w:r>
      <w:r w:rsidRPr="001136A3">
        <w:t xml:space="preserve">tudent, </w:t>
      </w:r>
      <w:r w:rsidRPr="00056634">
        <w:rPr>
          <w:u w:val="single"/>
        </w:rPr>
        <w:t>A</w:t>
      </w:r>
      <w:r w:rsidRPr="001136A3">
        <w:t xml:space="preserve">bsolwent, </w:t>
      </w:r>
      <w:r w:rsidRPr="00056634">
        <w:rPr>
          <w:u w:val="single"/>
        </w:rPr>
        <w:t>R</w:t>
      </w:r>
      <w:r w:rsidRPr="001136A3">
        <w:t xml:space="preserve">odzic, </w:t>
      </w:r>
      <w:r w:rsidRPr="00056634">
        <w:rPr>
          <w:u w:val="single"/>
        </w:rPr>
        <w:t>W</w:t>
      </w:r>
      <w:r w:rsidRPr="001136A3">
        <w:t xml:space="preserve">ykładowca, </w:t>
      </w:r>
      <w:r>
        <w:t>p</w:t>
      </w:r>
      <w:r w:rsidRPr="001136A3">
        <w:t xml:space="preserve">racownik </w:t>
      </w:r>
      <w:r w:rsidRPr="0084514B">
        <w:rPr>
          <w:u w:val="single"/>
        </w:rPr>
        <w:t>AD</w:t>
      </w:r>
      <w:r w:rsidRPr="001136A3">
        <w:t xml:space="preserve">ministracyjny, </w:t>
      </w:r>
      <w:r w:rsidRPr="0084514B">
        <w:rPr>
          <w:u w:val="single"/>
        </w:rPr>
        <w:t>P</w:t>
      </w:r>
      <w:r w:rsidRPr="001136A3">
        <w:t xml:space="preserve">rzedsiębiorca, przedstawiciel </w:t>
      </w:r>
      <w:r w:rsidRPr="0084514B">
        <w:rPr>
          <w:u w:val="single"/>
        </w:rPr>
        <w:t>U</w:t>
      </w:r>
      <w:r w:rsidRPr="001136A3">
        <w:t xml:space="preserve">czelni, przedstawiciel </w:t>
      </w:r>
      <w:r w:rsidRPr="0084514B">
        <w:rPr>
          <w:u w:val="single"/>
        </w:rPr>
        <w:t>WŁ</w:t>
      </w:r>
      <w:r w:rsidRPr="001136A3">
        <w:t>adz; wiek: 1 – &lt; 26, 2 – 26-35, 3 – 36-45, 4 – 46-55, 5 – 56-65, 6 – &gt; 65; płeć: m/k; miejscowość pochodzenia: A – wieś, B – wieś gminna, C – miasto gminne, D – nieduże miasto powiatowe, E – duże miasto powiatowe, F – miasto wojewódzkie; zdobyte inne wykształcenie: tak/nie; w trakcie zdobywania innego wykształcenia: tak/nie</w:t>
      </w:r>
    </w:p>
  </w:footnote>
  <w:footnote w:id="5">
    <w:p w14:paraId="7EB92A99" w14:textId="77777777" w:rsidR="00195782" w:rsidRDefault="00195782" w:rsidP="00195782">
      <w:pPr>
        <w:pStyle w:val="FootnoteText"/>
      </w:pPr>
      <w:r>
        <w:rPr>
          <w:rStyle w:val="FootnoteReference"/>
        </w:rPr>
        <w:footnoteRef/>
      </w:r>
      <w:r>
        <w:t xml:space="preserve"> ELA – system monitorowania Ekonomicznych Losów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properties":{"noteIndex":0},"schema":"https://github.com/citation-style-language/schema/raw/master/csl-citation.json"}</w:instrText>
      </w:r>
      <w:r>
        <w:fldChar w:fldCharType="separate"/>
      </w:r>
      <w:r w:rsidRPr="00B8318B">
        <w:rPr>
          <w:noProof/>
        </w:rPr>
        <w:t>(por. Rocki, 2021)</w:t>
      </w:r>
      <w:r>
        <w:fldChar w:fldCharType="end"/>
      </w:r>
      <w:r>
        <w:t>.</w:t>
      </w:r>
    </w:p>
  </w:footnote>
  <w:footnote w:id="6">
    <w:p w14:paraId="75832774" w14:textId="2406CEE8" w:rsidR="00CE5DA2" w:rsidRDefault="00CE5DA2">
      <w:pPr>
        <w:pStyle w:val="FootnoteText"/>
      </w:pPr>
      <w:r>
        <w:rPr>
          <w:rStyle w:val="FootnoteReference"/>
        </w:rPr>
        <w:footnoteRef/>
      </w:r>
      <w:r>
        <w:t xml:space="preserve"> WWZ - Względny Wskaźnik Zarobków wyliczany w ramach ELA – 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7">
    <w:p w14:paraId="4E0ED998" w14:textId="319A09CD"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r w:rsidR="008D50AD">
        <w:rPr>
          <w:szCs w:val="20"/>
        </w:rPr>
        <w:t>.</w:t>
      </w:r>
    </w:p>
  </w:footnote>
  <w:footnote w:id="8">
    <w:p w14:paraId="2ABE6E1E" w14:textId="7D76DB34"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r w:rsidR="008D50AD">
        <w:rPr>
          <w:szCs w:val="20"/>
        </w:rPr>
        <w:t>.</w:t>
      </w:r>
    </w:p>
  </w:footnote>
  <w:footnote w:id="9">
    <w:p w14:paraId="72BB3EF9" w14:textId="2E3E419C" w:rsidR="00212682" w:rsidRDefault="00212682" w:rsidP="00212682">
      <w:pPr>
        <w:pStyle w:val="FootnoteText"/>
      </w:pPr>
      <w:r>
        <w:rPr>
          <w:rStyle w:val="FootnoteReference"/>
        </w:rPr>
        <w:footnoteRef/>
      </w:r>
      <w:r>
        <w:t xml:space="preserve"> </w:t>
      </w:r>
      <w:r w:rsidR="0084514B">
        <w:t>WOP (</w:t>
      </w:r>
      <w:r>
        <w:t>Wskaźnik Oceny Punktowej</w:t>
      </w:r>
      <w:r w:rsidR="0084514B">
        <w:t>)</w:t>
      </w:r>
      <w:r>
        <w:t xml:space="preserve"> – odnosi się tu jedynie do ocen z rankingu Persp</w:t>
      </w:r>
      <w:r w:rsidR="008D50AD">
        <w:t>e</w:t>
      </w:r>
      <w:r>
        <w:t>ktywy 2022. Jest to średnia ważona z wyników uczelni w poszczególnych kategoriach szczegółowych. Wskaźnik ten oddaje te same informacje</w:t>
      </w:r>
      <w:r w:rsidR="008D50AD">
        <w:t>,</w:t>
      </w:r>
      <w:r>
        <w:t xml:space="preserve"> co pozycja w rankingu, ale ze względu na publikowanie przez autorów Rankingu dla odleglejszych pozycji przedziałów grupujących uczelnie na poziomie takiego samego wyniku</w:t>
      </w:r>
      <w:r w:rsidR="008D50AD">
        <w:t>,</w:t>
      </w:r>
      <w:r>
        <w:t xml:space="preserve"> Wskaźnik Oceny Punktowej ma na celu umożliwienie zróżnicowani</w:t>
      </w:r>
      <w:r w:rsidR="00FC28A3">
        <w:t>a</w:t>
      </w:r>
      <w:r>
        <w:t xml:space="preserve"> wyników każdej uczelni w zakresie ogólnej oceny.</w:t>
      </w:r>
    </w:p>
  </w:footnote>
  <w:footnote w:id="10">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pri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C6F4D98"/>
    <w:multiLevelType w:val="hybridMultilevel"/>
    <w:tmpl w:val="EC80789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D0A13D3"/>
    <w:multiLevelType w:val="hybridMultilevel"/>
    <w:tmpl w:val="611CE180"/>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4"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9"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73984DD5"/>
    <w:multiLevelType w:val="hybridMultilevel"/>
    <w:tmpl w:val="3A60D7BA"/>
    <w:lvl w:ilvl="0" w:tplc="0415000F">
      <w:start w:val="1"/>
      <w:numFmt w:val="decimal"/>
      <w:lvlText w:val="%1."/>
      <w:lvlJc w:val="left"/>
      <w:pPr>
        <w:ind w:left="4188" w:hanging="360"/>
      </w:pPr>
    </w:lvl>
    <w:lvl w:ilvl="1" w:tplc="04150019" w:tentative="1">
      <w:start w:val="1"/>
      <w:numFmt w:val="lowerLetter"/>
      <w:lvlText w:val="%2."/>
      <w:lvlJc w:val="left"/>
      <w:pPr>
        <w:ind w:left="4908" w:hanging="360"/>
      </w:pPr>
    </w:lvl>
    <w:lvl w:ilvl="2" w:tplc="0415001B" w:tentative="1">
      <w:start w:val="1"/>
      <w:numFmt w:val="lowerRoman"/>
      <w:lvlText w:val="%3."/>
      <w:lvlJc w:val="right"/>
      <w:pPr>
        <w:ind w:left="5628" w:hanging="180"/>
      </w:pPr>
    </w:lvl>
    <w:lvl w:ilvl="3" w:tplc="0415000F" w:tentative="1">
      <w:start w:val="1"/>
      <w:numFmt w:val="decimal"/>
      <w:lvlText w:val="%4."/>
      <w:lvlJc w:val="left"/>
      <w:pPr>
        <w:ind w:left="6348" w:hanging="360"/>
      </w:pPr>
    </w:lvl>
    <w:lvl w:ilvl="4" w:tplc="04150019" w:tentative="1">
      <w:start w:val="1"/>
      <w:numFmt w:val="lowerLetter"/>
      <w:lvlText w:val="%5."/>
      <w:lvlJc w:val="left"/>
      <w:pPr>
        <w:ind w:left="7068" w:hanging="360"/>
      </w:pPr>
    </w:lvl>
    <w:lvl w:ilvl="5" w:tplc="0415001B" w:tentative="1">
      <w:start w:val="1"/>
      <w:numFmt w:val="lowerRoman"/>
      <w:lvlText w:val="%6."/>
      <w:lvlJc w:val="right"/>
      <w:pPr>
        <w:ind w:left="7788" w:hanging="180"/>
      </w:pPr>
    </w:lvl>
    <w:lvl w:ilvl="6" w:tplc="0415000F" w:tentative="1">
      <w:start w:val="1"/>
      <w:numFmt w:val="decimal"/>
      <w:lvlText w:val="%7."/>
      <w:lvlJc w:val="left"/>
      <w:pPr>
        <w:ind w:left="8508" w:hanging="360"/>
      </w:pPr>
    </w:lvl>
    <w:lvl w:ilvl="7" w:tplc="04150019" w:tentative="1">
      <w:start w:val="1"/>
      <w:numFmt w:val="lowerLetter"/>
      <w:lvlText w:val="%8."/>
      <w:lvlJc w:val="left"/>
      <w:pPr>
        <w:ind w:left="9228" w:hanging="360"/>
      </w:pPr>
    </w:lvl>
    <w:lvl w:ilvl="8" w:tplc="0415001B" w:tentative="1">
      <w:start w:val="1"/>
      <w:numFmt w:val="lowerRoman"/>
      <w:lvlText w:val="%9."/>
      <w:lvlJc w:val="right"/>
      <w:pPr>
        <w:ind w:left="9948"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7"/>
  </w:num>
  <w:num w:numId="5" w16cid:durableId="1588689285">
    <w:abstractNumId w:val="34"/>
  </w:num>
  <w:num w:numId="6" w16cid:durableId="649604550">
    <w:abstractNumId w:val="31"/>
  </w:num>
  <w:num w:numId="7" w16cid:durableId="1096633854">
    <w:abstractNumId w:val="25"/>
  </w:num>
  <w:num w:numId="8" w16cid:durableId="386149807">
    <w:abstractNumId w:val="4"/>
  </w:num>
  <w:num w:numId="9" w16cid:durableId="1662730210">
    <w:abstractNumId w:val="32"/>
  </w:num>
  <w:num w:numId="10" w16cid:durableId="122966611">
    <w:abstractNumId w:val="35"/>
  </w:num>
  <w:num w:numId="11" w16cid:durableId="347293067">
    <w:abstractNumId w:val="40"/>
  </w:num>
  <w:num w:numId="12" w16cid:durableId="1658806952">
    <w:abstractNumId w:val="8"/>
  </w:num>
  <w:num w:numId="13" w16cid:durableId="1393308741">
    <w:abstractNumId w:val="1"/>
  </w:num>
  <w:num w:numId="14" w16cid:durableId="1351032583">
    <w:abstractNumId w:val="11"/>
  </w:num>
  <w:num w:numId="15" w16cid:durableId="1279608975">
    <w:abstractNumId w:val="30"/>
  </w:num>
  <w:num w:numId="16" w16cid:durableId="1800755233">
    <w:abstractNumId w:val="19"/>
  </w:num>
  <w:num w:numId="17" w16cid:durableId="567154322">
    <w:abstractNumId w:val="21"/>
  </w:num>
  <w:num w:numId="18" w16cid:durableId="1644890384">
    <w:abstractNumId w:val="37"/>
  </w:num>
  <w:num w:numId="19" w16cid:durableId="2073962726">
    <w:abstractNumId w:val="16"/>
  </w:num>
  <w:num w:numId="20" w16cid:durableId="1486900364">
    <w:abstractNumId w:val="24"/>
  </w:num>
  <w:num w:numId="21" w16cid:durableId="730884049">
    <w:abstractNumId w:val="9"/>
  </w:num>
  <w:num w:numId="22" w16cid:durableId="1098676612">
    <w:abstractNumId w:val="0"/>
  </w:num>
  <w:num w:numId="23" w16cid:durableId="2085108929">
    <w:abstractNumId w:val="36"/>
  </w:num>
  <w:num w:numId="24" w16cid:durableId="296843607">
    <w:abstractNumId w:val="42"/>
  </w:num>
  <w:num w:numId="25" w16cid:durableId="1608731842">
    <w:abstractNumId w:val="26"/>
    <w:lvlOverride w:ilvl="0">
      <w:startOverride w:val="1"/>
    </w:lvlOverride>
  </w:num>
  <w:num w:numId="26" w16cid:durableId="360979206">
    <w:abstractNumId w:val="7"/>
  </w:num>
  <w:num w:numId="27" w16cid:durableId="691804319">
    <w:abstractNumId w:val="26"/>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8"/>
  </w:num>
  <w:num w:numId="32" w16cid:durableId="1018849354">
    <w:abstractNumId w:val="39"/>
  </w:num>
  <w:num w:numId="33" w16cid:durableId="721712733">
    <w:abstractNumId w:val="15"/>
  </w:num>
  <w:num w:numId="34" w16cid:durableId="1378698831">
    <w:abstractNumId w:val="3"/>
  </w:num>
  <w:num w:numId="35" w16cid:durableId="141428669">
    <w:abstractNumId w:val="12"/>
  </w:num>
  <w:num w:numId="36" w16cid:durableId="240599873">
    <w:abstractNumId w:val="28"/>
  </w:num>
  <w:num w:numId="37" w16cid:durableId="1238396744">
    <w:abstractNumId w:val="29"/>
  </w:num>
  <w:num w:numId="38" w16cid:durableId="568423838">
    <w:abstractNumId w:val="5"/>
  </w:num>
  <w:num w:numId="39" w16cid:durableId="57435818">
    <w:abstractNumId w:val="23"/>
  </w:num>
  <w:num w:numId="40" w16cid:durableId="384261147">
    <w:abstractNumId w:val="22"/>
  </w:num>
  <w:num w:numId="41" w16cid:durableId="474183920">
    <w:abstractNumId w:val="43"/>
  </w:num>
  <w:num w:numId="42" w16cid:durableId="1503860785">
    <w:abstractNumId w:val="38"/>
  </w:num>
  <w:num w:numId="43" w16cid:durableId="15731536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20"/>
  </w:num>
  <w:num w:numId="45" w16cid:durableId="1610815084">
    <w:abstractNumId w:val="33"/>
  </w:num>
  <w:num w:numId="46" w16cid:durableId="986393663">
    <w:abstractNumId w:val="14"/>
  </w:num>
  <w:num w:numId="47" w16cid:durableId="54164282">
    <w:abstractNumId w:val="13"/>
  </w:num>
  <w:num w:numId="48" w16cid:durableId="1074090659">
    <w:abstractNumId w:val="4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397"/>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BEC"/>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634"/>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975"/>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07A6"/>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7FC"/>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3C67"/>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A3"/>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099"/>
    <w:rsid w:val="00135988"/>
    <w:rsid w:val="00136A04"/>
    <w:rsid w:val="00136FE4"/>
    <w:rsid w:val="0013729D"/>
    <w:rsid w:val="00137821"/>
    <w:rsid w:val="00137BD6"/>
    <w:rsid w:val="00140188"/>
    <w:rsid w:val="0014060A"/>
    <w:rsid w:val="00140A1A"/>
    <w:rsid w:val="00141644"/>
    <w:rsid w:val="0014301C"/>
    <w:rsid w:val="0014318A"/>
    <w:rsid w:val="00143AF4"/>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7C"/>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5782"/>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5ED5"/>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444"/>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B1D"/>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694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5EE7"/>
    <w:rsid w:val="002F6256"/>
    <w:rsid w:val="002F637D"/>
    <w:rsid w:val="002F659F"/>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7B6"/>
    <w:rsid w:val="00337CED"/>
    <w:rsid w:val="00340135"/>
    <w:rsid w:val="003405E2"/>
    <w:rsid w:val="00341489"/>
    <w:rsid w:val="00341E2F"/>
    <w:rsid w:val="0034239C"/>
    <w:rsid w:val="003426DA"/>
    <w:rsid w:val="00342704"/>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27C3"/>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58A"/>
    <w:rsid w:val="003D0858"/>
    <w:rsid w:val="003D0CBA"/>
    <w:rsid w:val="003D14F4"/>
    <w:rsid w:val="003D1510"/>
    <w:rsid w:val="003D16FD"/>
    <w:rsid w:val="003D1864"/>
    <w:rsid w:val="003D1880"/>
    <w:rsid w:val="003D1CA4"/>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5E"/>
    <w:rsid w:val="003D63D5"/>
    <w:rsid w:val="003D7128"/>
    <w:rsid w:val="003D76E9"/>
    <w:rsid w:val="003D778B"/>
    <w:rsid w:val="003D7858"/>
    <w:rsid w:val="003E0280"/>
    <w:rsid w:val="003E1C47"/>
    <w:rsid w:val="003E1F1A"/>
    <w:rsid w:val="003E2C62"/>
    <w:rsid w:val="003E3935"/>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3F7E8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3EB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A8F"/>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234"/>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26FC7"/>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6E34"/>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3D7F"/>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0ED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108"/>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14B"/>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02C"/>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78F"/>
    <w:rsid w:val="008C7ABA"/>
    <w:rsid w:val="008C7D92"/>
    <w:rsid w:val="008D0629"/>
    <w:rsid w:val="008D0A56"/>
    <w:rsid w:val="008D16EC"/>
    <w:rsid w:val="008D1826"/>
    <w:rsid w:val="008D18C7"/>
    <w:rsid w:val="008D1C68"/>
    <w:rsid w:val="008D1FCB"/>
    <w:rsid w:val="008D2744"/>
    <w:rsid w:val="008D363C"/>
    <w:rsid w:val="008D38B6"/>
    <w:rsid w:val="008D50AD"/>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4FBF"/>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19C2"/>
    <w:rsid w:val="009723C1"/>
    <w:rsid w:val="00973BAA"/>
    <w:rsid w:val="009741A7"/>
    <w:rsid w:val="009742D9"/>
    <w:rsid w:val="009754B1"/>
    <w:rsid w:val="00976339"/>
    <w:rsid w:val="00976F9F"/>
    <w:rsid w:val="00977041"/>
    <w:rsid w:val="00977D7A"/>
    <w:rsid w:val="00977F18"/>
    <w:rsid w:val="009804E3"/>
    <w:rsid w:val="00980C7B"/>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9F7D4A"/>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6D6"/>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B8F"/>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0ED"/>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268"/>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0D14"/>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6DF"/>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19F2"/>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493"/>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4CD9"/>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418"/>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07BC"/>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0C5"/>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5CB7"/>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375"/>
    <w:rsid w:val="00DD4B0F"/>
    <w:rsid w:val="00DD50DE"/>
    <w:rsid w:val="00DD5523"/>
    <w:rsid w:val="00DD5B94"/>
    <w:rsid w:val="00DD5E3D"/>
    <w:rsid w:val="00DD6862"/>
    <w:rsid w:val="00DD68DE"/>
    <w:rsid w:val="00DD7526"/>
    <w:rsid w:val="00DD771C"/>
    <w:rsid w:val="00DD7A01"/>
    <w:rsid w:val="00DE06B9"/>
    <w:rsid w:val="00DE1653"/>
    <w:rsid w:val="00DE1AB5"/>
    <w:rsid w:val="00DE1CAF"/>
    <w:rsid w:val="00DE20AA"/>
    <w:rsid w:val="00DE2A42"/>
    <w:rsid w:val="00DE2CB3"/>
    <w:rsid w:val="00DE30DF"/>
    <w:rsid w:val="00DE34CF"/>
    <w:rsid w:val="00DE3F81"/>
    <w:rsid w:val="00DE405A"/>
    <w:rsid w:val="00DE432C"/>
    <w:rsid w:val="00DE4F30"/>
    <w:rsid w:val="00DE53E3"/>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6D0B"/>
    <w:rsid w:val="00E5797C"/>
    <w:rsid w:val="00E57A82"/>
    <w:rsid w:val="00E6094C"/>
    <w:rsid w:val="00E60DA7"/>
    <w:rsid w:val="00E6148D"/>
    <w:rsid w:val="00E61495"/>
    <w:rsid w:val="00E62695"/>
    <w:rsid w:val="00E62FCA"/>
    <w:rsid w:val="00E64BAC"/>
    <w:rsid w:val="00E663B9"/>
    <w:rsid w:val="00E6725B"/>
    <w:rsid w:val="00E67AE8"/>
    <w:rsid w:val="00E701C9"/>
    <w:rsid w:val="00E7037A"/>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00"/>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7B0"/>
    <w:rsid w:val="00F02865"/>
    <w:rsid w:val="00F02E5F"/>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4E61"/>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97B2C"/>
    <w:rsid w:val="00FA03E4"/>
    <w:rsid w:val="00FA0625"/>
    <w:rsid w:val="00FA0BFC"/>
    <w:rsid w:val="00FA0DAA"/>
    <w:rsid w:val="00FA295F"/>
    <w:rsid w:val="00FA2FB7"/>
    <w:rsid w:val="00FA398B"/>
    <w:rsid w:val="00FA3B63"/>
    <w:rsid w:val="00FA3BA3"/>
    <w:rsid w:val="00FA3D54"/>
    <w:rsid w:val="00FA3EFF"/>
    <w:rsid w:val="00FA3FDC"/>
    <w:rsid w:val="00FA5A23"/>
    <w:rsid w:val="00FA5B37"/>
    <w:rsid w:val="00FA6769"/>
    <w:rsid w:val="00FA797F"/>
    <w:rsid w:val="00FB0BA8"/>
    <w:rsid w:val="00FB0BAA"/>
    <w:rsid w:val="00FB1317"/>
    <w:rsid w:val="00FB2A12"/>
    <w:rsid w:val="00FB3877"/>
    <w:rsid w:val="00FB3D95"/>
    <w:rsid w:val="00FB4BF6"/>
    <w:rsid w:val="00FB4F09"/>
    <w:rsid w:val="00FB50A7"/>
    <w:rsid w:val="00FB5657"/>
    <w:rsid w:val="00FB5747"/>
    <w:rsid w:val="00FB621E"/>
    <w:rsid w:val="00FB63A8"/>
    <w:rsid w:val="00FB6DFB"/>
    <w:rsid w:val="00FB6E4B"/>
    <w:rsid w:val="00FC016D"/>
    <w:rsid w:val="00FC0472"/>
    <w:rsid w:val="00FC144A"/>
    <w:rsid w:val="00FC1D9F"/>
    <w:rsid w:val="00FC23F5"/>
    <w:rsid w:val="00FC28A3"/>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353"/>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37A"/>
    <w:pPr>
      <w:spacing w:before="60" w:line="348" w:lineRule="auto"/>
      <w:ind w:firstLine="709"/>
      <w:jc w:val="both"/>
    </w:pPr>
    <w:rPr>
      <w:rFonts w:ascii="Arial" w:hAnsi="Arial"/>
      <w:szCs w:val="22"/>
    </w:rPr>
  </w:style>
  <w:style w:type="paragraph" w:styleId="Heading1">
    <w:name w:val="heading 1"/>
    <w:basedOn w:val="Normal"/>
    <w:next w:val="Normal"/>
    <w:link w:val="Heading1Char"/>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442234"/>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E7037A"/>
    <w:pPr>
      <w:tabs>
        <w:tab w:val="right" w:leader="dot" w:pos="9062"/>
      </w:tabs>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48</TotalTime>
  <Pages>1</Pages>
  <Words>20068</Words>
  <Characters>120411</Characters>
  <Application>Microsoft Office Word</Application>
  <DocSecurity>0</DocSecurity>
  <Lines>1003</Lines>
  <Paragraphs>28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4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78</cp:revision>
  <cp:lastPrinted>2024-11-27T15:24:00Z</cp:lastPrinted>
  <dcterms:created xsi:type="dcterms:W3CDTF">2021-05-09T13:07:00Z</dcterms:created>
  <dcterms:modified xsi:type="dcterms:W3CDTF">2024-11-2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